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7FC5FB29" w14:textId="2FF3D8B0" w:rsidR="009303D9" w:rsidRDefault="009E6EE9" w:rsidP="006347CF">
      <w:pPr>
        <w:pStyle w:val="papertitle"/>
        <w:spacing w:before="5pt" w:beforeAutospacing="1" w:after="5pt" w:afterAutospacing="1"/>
      </w:pPr>
      <w:r>
        <w:t>Text</w:t>
      </w:r>
      <w:r w:rsidR="00E47C8F">
        <w:t xml:space="preserve"> </w:t>
      </w:r>
      <w:r>
        <w:t>Complexity</w:t>
      </w:r>
      <w:r w:rsidR="00E47C8F">
        <w:t xml:space="preserve"> Classification and</w:t>
      </w:r>
      <w:r w:rsidR="008F02B3">
        <w:t xml:space="preserve"> Simplification</w:t>
      </w:r>
    </w:p>
    <w:p w14:paraId="5AFB33D0" w14:textId="600B68C1" w:rsidR="00D7522C" w:rsidRPr="00CA4392" w:rsidRDefault="008F02B3" w:rsidP="00E52BCB">
      <w:pPr>
        <w:pStyle w:val="Author"/>
        <w:spacing w:before="5pt" w:beforeAutospacing="1" w:after="5pt" w:afterAutospacing="1"/>
        <w:rPr>
          <w:sz w:val="16"/>
          <w:szCs w:val="16"/>
        </w:rPr>
        <w:sectPr w:rsidR="00D7522C" w:rsidRPr="00CA4392" w:rsidSect="001A3B3D">
          <w:footerReference w:type="first" r:id="rId8"/>
          <w:pgSz w:w="612pt" w:h="792pt" w:code="1"/>
          <w:pgMar w:top="54pt" w:right="44.65pt" w:bottom="72pt" w:left="44.65pt" w:header="36pt" w:footer="36pt" w:gutter="0pt"/>
          <w:cols w:space="36pt"/>
          <w:titlePg/>
          <w:docGrid w:linePitch="360"/>
        </w:sectPr>
      </w:pPr>
      <w:r>
        <w:rPr>
          <w:sz w:val="24"/>
          <w:szCs w:val="24"/>
        </w:rPr>
        <w:t>Ryan Wiesenberg</w:t>
      </w:r>
    </w:p>
    <w:p w14:paraId="0919A771"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3839565E" w14:textId="300C3EC4" w:rsidR="004D72B5" w:rsidRDefault="009303D9" w:rsidP="00972203">
      <w:pPr>
        <w:pStyle w:val="Abstract"/>
        <w:rPr>
          <w:i/>
          <w:iCs/>
        </w:rPr>
      </w:pPr>
      <w:r>
        <w:rPr>
          <w:i/>
          <w:iCs/>
        </w:rPr>
        <w:t>Abstract</w:t>
      </w:r>
      <w:r>
        <w:t>—</w:t>
      </w:r>
      <w:r w:rsidR="001B40AD" w:rsidRPr="001B40AD">
        <w:t>As businesses</w:t>
      </w:r>
      <w:r w:rsidR="006E7AA7">
        <w:t xml:space="preserve"> and organizations</w:t>
      </w:r>
      <w:r w:rsidR="001B40AD" w:rsidRPr="001B40AD">
        <w:t xml:space="preserve"> continue to grow </w:t>
      </w:r>
      <w:r w:rsidR="00E47C8F">
        <w:t>globally interconnected</w:t>
      </w:r>
      <w:r w:rsidR="001B40AD" w:rsidRPr="001B40AD">
        <w:t>, many</w:t>
      </w:r>
      <w:r w:rsidR="006E7AA7">
        <w:t xml:space="preserve"> groups</w:t>
      </w:r>
      <w:r w:rsidR="001B40AD" w:rsidRPr="001B40AD">
        <w:t xml:space="preserve"> require their internal documentation and presentations to be written in a manner easily understandable by non-native speakers. Due to this requirement, most </w:t>
      </w:r>
      <w:r w:rsidR="006E7AA7">
        <w:t>team members</w:t>
      </w:r>
      <w:r w:rsidR="001B40AD" w:rsidRPr="001B40AD">
        <w:t xml:space="preserve"> will develop an ability to structure</w:t>
      </w:r>
      <w:r w:rsidR="00A07117">
        <w:t xml:space="preserve"> generated text</w:t>
      </w:r>
      <w:r w:rsidR="001B40AD" w:rsidRPr="001B40AD">
        <w:t xml:space="preserve"> in a simple manner. However, gaining this </w:t>
      </w:r>
      <w:r w:rsidR="00E47C8F" w:rsidRPr="001B40AD">
        <w:t>skill is</w:t>
      </w:r>
      <w:r w:rsidR="001B40AD" w:rsidRPr="001B40AD">
        <w:t xml:space="preserve"> not generally considered as part of </w:t>
      </w:r>
      <w:r w:rsidR="000416C1">
        <w:t>the person’s</w:t>
      </w:r>
      <w:r w:rsidR="001B40AD" w:rsidRPr="001B40AD">
        <w:t xml:space="preserve"> core work and requires a significant time to develop and master.</w:t>
      </w:r>
      <w:r w:rsidR="006E7AA7">
        <w:t xml:space="preserve"> C</w:t>
      </w:r>
      <w:r w:rsidR="001B40AD">
        <w:t xml:space="preserve">ompanies may seek to </w:t>
      </w:r>
      <w:r w:rsidR="00E1314E">
        <w:t>artificially augment</w:t>
      </w:r>
      <w:r w:rsidR="001B40AD">
        <w:t xml:space="preserve"> their employ</w:t>
      </w:r>
      <w:r w:rsidR="00E47C8F">
        <w:t xml:space="preserve">ees through </w:t>
      </w:r>
      <w:r w:rsidR="00E1314E">
        <w:t>automated</w:t>
      </w:r>
      <w:r w:rsidR="00E47C8F">
        <w:t xml:space="preserve"> sentence difficulty detection and simplification</w:t>
      </w:r>
      <w:r w:rsidR="006E7AA7">
        <w:t xml:space="preserve"> to alleviate this burden</w:t>
      </w:r>
      <w:r w:rsidR="005B0344" w:rsidRPr="005B0344">
        <w:t>.</w:t>
      </w:r>
      <w:r w:rsidR="00E47C8F">
        <w:t xml:space="preserve"> </w:t>
      </w:r>
      <w:r w:rsidR="007413DE">
        <w:t>To provide researchers with a comprehensive literature collection, t</w:t>
      </w:r>
      <w:r w:rsidR="00E47C8F">
        <w:t xml:space="preserve">his paper performs a </w:t>
      </w:r>
      <w:r w:rsidR="00BC7502">
        <w:rPr>
          <w:iCs/>
        </w:rPr>
        <w:t xml:space="preserve">literature review across existing research </w:t>
      </w:r>
      <w:r w:rsidR="007413DE">
        <w:rPr>
          <w:iCs/>
        </w:rPr>
        <w:t xml:space="preserve">in </w:t>
      </w:r>
      <w:r w:rsidR="00BC7502">
        <w:rPr>
          <w:iCs/>
        </w:rPr>
        <w:t xml:space="preserve">sentence difficulty classification and simplification. It is the goal of this analysis to assist the research community in consolidating and </w:t>
      </w:r>
      <w:r w:rsidR="00CB4A60">
        <w:rPr>
          <w:iCs/>
        </w:rPr>
        <w:t>discovering trends in</w:t>
      </w:r>
      <w:r w:rsidR="00BC7502">
        <w:rPr>
          <w:iCs/>
        </w:rPr>
        <w:t xml:space="preserve"> existing research</w:t>
      </w:r>
      <w:r w:rsidR="00CB4A60">
        <w:rPr>
          <w:iCs/>
        </w:rPr>
        <w:t>. Additionally, this paper presents potential</w:t>
      </w:r>
      <w:r w:rsidR="00BC7502">
        <w:rPr>
          <w:iCs/>
        </w:rPr>
        <w:t xml:space="preserve"> paths for future developments</w:t>
      </w:r>
      <w:r w:rsidR="00CB4A60">
        <w:rPr>
          <w:iCs/>
        </w:rPr>
        <w:t xml:space="preserve"> based on the findings therein</w:t>
      </w:r>
      <w:r w:rsidR="00BC7502">
        <w:rPr>
          <w:iCs/>
        </w:rPr>
        <w:t xml:space="preserve">. </w:t>
      </w:r>
    </w:p>
    <w:p w14:paraId="183CE5F9" w14:textId="55C39C13" w:rsidR="009303D9" w:rsidRPr="00D632BE" w:rsidRDefault="009303D9" w:rsidP="006B6B66">
      <w:pPr>
        <w:pStyle w:val="Heading1"/>
      </w:pPr>
      <w:r w:rsidRPr="00D632BE">
        <w:t>Introduction</w:t>
      </w:r>
    </w:p>
    <w:p w14:paraId="5A8477B0" w14:textId="6AC07362" w:rsidR="008136F3" w:rsidRPr="006E7AA7" w:rsidRDefault="009E6EE9" w:rsidP="00E7596C">
      <w:pPr>
        <w:pStyle w:val="BodyText"/>
        <w:rPr>
          <w:b/>
          <w:bCs/>
          <w:lang w:val="en-US"/>
        </w:rPr>
      </w:pPr>
      <w:bookmarkStart w:id="0" w:name="_Hlk43054180"/>
      <w:r>
        <w:rPr>
          <w:lang w:val="en-US"/>
        </w:rPr>
        <w:t>Text</w:t>
      </w:r>
      <w:r w:rsidR="00BC7502">
        <w:rPr>
          <w:lang w:val="en-US"/>
        </w:rPr>
        <w:t xml:space="preserve"> simplification</w:t>
      </w:r>
      <w:r w:rsidR="0064547F">
        <w:rPr>
          <w:lang w:val="en-US"/>
        </w:rPr>
        <w:t xml:space="preserve"> (alternatively sentence or language simplification)</w:t>
      </w:r>
      <w:r w:rsidR="00BC7502">
        <w:rPr>
          <w:lang w:val="en-US"/>
        </w:rPr>
        <w:t xml:space="preserve"> i</w:t>
      </w:r>
      <w:r w:rsidR="00837B27">
        <w:rPr>
          <w:lang w:val="en-US"/>
        </w:rPr>
        <w:t>s</w:t>
      </w:r>
      <w:r w:rsidR="00BC7502">
        <w:rPr>
          <w:lang w:val="en-US"/>
        </w:rPr>
        <w:t xml:space="preserve"> the process </w:t>
      </w:r>
      <w:r w:rsidR="00837B27">
        <w:rPr>
          <w:lang w:val="en-US"/>
        </w:rPr>
        <w:t xml:space="preserve">of reducing the complexity of </w:t>
      </w:r>
      <w:r w:rsidR="00B751E6">
        <w:rPr>
          <w:lang w:val="en-US"/>
        </w:rPr>
        <w:t xml:space="preserve">a sentence or </w:t>
      </w:r>
      <w:r w:rsidR="00B751E6">
        <w:rPr>
          <w:lang w:val="en-US"/>
        </w:rPr>
        <w:t>body of text</w:t>
      </w:r>
      <w:r w:rsidR="00E43F88">
        <w:rPr>
          <w:lang w:val="en-US"/>
        </w:rPr>
        <w:t>, making it easier to understand,</w:t>
      </w:r>
      <w:r w:rsidR="00837B27">
        <w:rPr>
          <w:lang w:val="en-US"/>
        </w:rPr>
        <w:t xml:space="preserve"> while maintaining the core meaning of the original text.</w:t>
      </w:r>
      <w:r w:rsidR="00841E69">
        <w:rPr>
          <w:lang w:val="en-US"/>
        </w:rPr>
        <w:t xml:space="preserve"> </w:t>
      </w:r>
      <w:r w:rsidR="00E43F88">
        <w:rPr>
          <w:lang w:val="en-US"/>
        </w:rPr>
        <w:t>This process has</w:t>
      </w:r>
      <w:r w:rsidR="00854B8E">
        <w:rPr>
          <w:lang w:val="en-US"/>
        </w:rPr>
        <w:t xml:space="preserve"> </w:t>
      </w:r>
      <w:r w:rsidR="00E43F88">
        <w:rPr>
          <w:lang w:val="en-US"/>
        </w:rPr>
        <w:t>uses for machines, making it easier for other natural language processing (NLP) tasks</w:t>
      </w:r>
      <w:r w:rsidR="00B751E6">
        <w:rPr>
          <w:lang w:val="en-US"/>
        </w:rPr>
        <w:t>. More commonly this task is performed to ease</w:t>
      </w:r>
      <w:r w:rsidR="00854B8E">
        <w:rPr>
          <w:lang w:val="en-US"/>
        </w:rPr>
        <w:t xml:space="preserve"> </w:t>
      </w:r>
      <w:r w:rsidR="00E43F88">
        <w:rPr>
          <w:lang w:val="en-US"/>
        </w:rPr>
        <w:t>human ingestion</w:t>
      </w:r>
      <w:r w:rsidR="00B751E6">
        <w:rPr>
          <w:lang w:val="en-US"/>
        </w:rPr>
        <w:t xml:space="preserve"> for the benefit of</w:t>
      </w:r>
      <w:r w:rsidR="00E43F88">
        <w:rPr>
          <w:lang w:val="en-US"/>
        </w:rPr>
        <w:t xml:space="preserve"> non-native speakers, children, and persons with disabilities.</w:t>
      </w:r>
      <w:r w:rsidR="00A05C31">
        <w:rPr>
          <w:lang w:val="en-US"/>
        </w:rPr>
        <w:t xml:space="preserve"> </w:t>
      </w:r>
    </w:p>
    <w:p w14:paraId="5E0CB455" w14:textId="569DBD50" w:rsidR="00BB069B" w:rsidRDefault="00BB069B" w:rsidP="00BB069B">
      <w:pPr>
        <w:pStyle w:val="Heading2"/>
      </w:pPr>
      <w:r>
        <w:t>Historical Background and Approach</w:t>
      </w:r>
    </w:p>
    <w:p w14:paraId="7C7486B7" w14:textId="709A0832" w:rsidR="00BB069B" w:rsidRDefault="00BB069B" w:rsidP="00BB069B">
      <w:r>
        <w:t>Historically the sentence simplification process involved simplification through some form of lexical or syntactical simplification</w:t>
      </w:r>
      <w:r w:rsidR="002B52F7">
        <w:t xml:space="preserve">. This process then </w:t>
      </w:r>
      <w:r w:rsidR="00B751E6">
        <w:t xml:space="preserve">generates </w:t>
      </w:r>
      <w:r w:rsidR="002B52F7">
        <w:t xml:space="preserve">a new text containing the same </w:t>
      </w:r>
      <w:r w:rsidR="00B751E6">
        <w:t xml:space="preserve">meaning. This process is not to be confused with the act of </w:t>
      </w:r>
      <w:r>
        <w:t>explanation generation</w:t>
      </w:r>
      <w:r w:rsidR="00B751E6">
        <w:t>,</w:t>
      </w:r>
      <w:r>
        <w:t xml:space="preserve"> wherein uncommon</w:t>
      </w:r>
      <w:r w:rsidR="002B52F7">
        <w:t xml:space="preserve"> or complex</w:t>
      </w:r>
      <w:r>
        <w:t xml:space="preserve"> words are accompanied by a </w:t>
      </w:r>
      <w:r w:rsidR="00C96D28">
        <w:t xml:space="preserve">more simplistic </w:t>
      </w:r>
      <w:r>
        <w:t xml:space="preserve">term or phrase to provide additional </w:t>
      </w:r>
      <w:r w:rsidR="00C96D28">
        <w:t>resources</w:t>
      </w:r>
      <w:r w:rsidR="006E7AA7">
        <w:t xml:space="preserve"> </w:t>
      </w:r>
      <w:r w:rsidR="00B751E6">
        <w:t xml:space="preserve">for the more-common </w:t>
      </w:r>
      <w:r w:rsidR="00C96D28">
        <w:t xml:space="preserve">reader </w:t>
      </w:r>
      <w:r>
        <w:fldChar w:fldCharType="begin"/>
      </w:r>
      <w:r>
        <w:instrText xml:space="preserve"> ADDIN ZOTERO_ITEM CSL_CITATION {"citationID":"ANM68oGA","properties":{"formattedCitation":"[1]","plainCitation":"[1]","noteIndex":0},"citationItems":[{"id":30,"uris":["http://zotero.org/users/local/6uvqPQf9/items/LF2UYHEI"],"uri":["http://zotero.org/users/local/6uvqPQf9/items/LF2UYHEI"],"itemData":{"id":30,"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0",6,15]]},"issued":{"date-parts":[["2014"]]}}}],"schema":"https://github.com/citation-style-language/schema/raw/master/csl-citation.json"} </w:instrText>
      </w:r>
      <w:r>
        <w:fldChar w:fldCharType="separate"/>
      </w:r>
      <w:r w:rsidRPr="008136F3">
        <w:t>[1]</w:t>
      </w:r>
      <w:r>
        <w:fldChar w:fldCharType="end"/>
      </w:r>
      <w:r>
        <w:t xml:space="preserve">. </w:t>
      </w:r>
      <w:r w:rsidR="00A35723">
        <w:t>A</w:t>
      </w:r>
      <w:r w:rsidR="00B428B2">
        <w:t>rtificial intelligence</w:t>
      </w:r>
      <w:r w:rsidR="00A35723">
        <w:t xml:space="preserve"> simplification</w:t>
      </w:r>
      <w:r w:rsidR="00B428B2">
        <w:t xml:space="preserve"> agents will use some combination of lexical or syntactical simplification to determine both complexity and generate a less complex sentence</w:t>
      </w:r>
      <w:r w:rsidR="00A35723">
        <w:t>, in a similar manner to that conducted by a human</w:t>
      </w:r>
      <w:r w:rsidR="00B428B2">
        <w:t xml:space="preserve">. </w:t>
      </w:r>
    </w:p>
    <w:p w14:paraId="4BF73E66" w14:textId="2665464D" w:rsidR="006E7AA7" w:rsidRDefault="006E7AA7" w:rsidP="00BB069B">
      <w:r>
        <w:t>Lexical simplification is the process of removing or replacing complex words a simpler counterpar</w:t>
      </w:r>
      <w:r w:rsidR="00DF45F9">
        <w:t>t</w:t>
      </w:r>
      <w:r>
        <w:t>. This process creates a sentence or text with generally less</w:t>
      </w:r>
      <w:r w:rsidR="00DF45F9">
        <w:t xml:space="preserve"> or more common</w:t>
      </w:r>
      <w:r>
        <w:t xml:space="preserve"> words while still maintaining the core meaning.</w:t>
      </w:r>
      <w:r w:rsidR="00DF45F9">
        <w:t xml:space="preserve"> When this task is performed by a human agent, it </w:t>
      </w:r>
      <w:r w:rsidR="003B41D1">
        <w:t>consists of two phases</w:t>
      </w:r>
      <w:r w:rsidR="00DF45F9">
        <w:t>.</w:t>
      </w:r>
      <w:r w:rsidR="003B41D1">
        <w:t xml:space="preserve"> </w:t>
      </w:r>
      <w:r w:rsidR="00DF45F9">
        <w:t>F</w:t>
      </w:r>
      <w:r w:rsidR="003B41D1">
        <w:t>irst</w:t>
      </w:r>
      <w:r w:rsidR="00DF45F9">
        <w:t xml:space="preserve"> the agent will identify</w:t>
      </w:r>
      <w:r w:rsidR="003B41D1">
        <w:t xml:space="preserve"> the complex words or phrases within a text</w:t>
      </w:r>
      <w:r w:rsidR="00DF45F9">
        <w:t xml:space="preserve">. Then the agent will </w:t>
      </w:r>
      <w:r w:rsidR="003B41D1">
        <w:t>select the most appropriate</w:t>
      </w:r>
      <w:r w:rsidR="009C61DD">
        <w:t xml:space="preserve"> replacement</w:t>
      </w:r>
      <w:r w:rsidR="003B41D1">
        <w:t xml:space="preserve"> candidate from a generated list of </w:t>
      </w:r>
      <w:r w:rsidR="009C61DD">
        <w:t>words or phrases with a</w:t>
      </w:r>
      <w:r w:rsidR="00DF45F9">
        <w:t>n approximately</w:t>
      </w:r>
      <w:r w:rsidR="009C61DD">
        <w:t xml:space="preserve"> similar meaning</w:t>
      </w:r>
      <w:r w:rsidR="003B41D1">
        <w:t xml:space="preserve">. Blum and </w:t>
      </w:r>
      <w:proofErr w:type="spellStart"/>
      <w:r w:rsidR="003B41D1">
        <w:t>Levenston</w:t>
      </w:r>
      <w:proofErr w:type="spellEnd"/>
      <w:r w:rsidR="009C61DD">
        <w:t>.</w:t>
      </w:r>
      <w:r w:rsidR="003B41D1">
        <w:t xml:space="preserve"> </w:t>
      </w:r>
      <w:r w:rsidR="003B41D1">
        <w:fldChar w:fldCharType="begin"/>
      </w:r>
      <w:r w:rsidR="003B41D1">
        <w:instrText xml:space="preserve"> ADDIN ZOTERO_ITEM CSL_CITATION {"citationID":"j9XlduI4","properties":{"formattedCitation":"[2]","plainCitation":"[2]","noteIndex":0},"citationItems":[{"id":63,"uris":["http://zotero.org/users/local/6uvqPQf9/items/6QC7Q6KV"],"uri":["http://zotero.org/users/local/6uvqPQf9/items/6QC7Q6KV"],"itemData":{"id":63,"type":"article-journal","abstract":"Lexical simplification–the process and/or result of making do with less words–can be studied in a variety of linguistic contexts: translation, the usage of language learners, the usage of language teachers, pidginization, foreigner talk, simplified reading texts for learners. It operates according to universal principles that derive from semantic competence in the mother tongue. By means of a comparative study of some of these contexts–translation, the usage of second language learners and teachers, simplified reading texts–the operation of these universal principles is demonstrated. Aspects of simplification examined in detail include the use of superordinate terms, approximation, synonymy, transfer, circumlocution and paraphrase. A distinction is drawn between strategies and processes of simplification. “Strategy” refers to the way the learner/user arrives at a certain usage at a specific point in time, and “process” refers to the systematic series of steps by which the learner/user arrives at the same usage over time. Strategies may be process-initiating (e.g. over-generalization, transfer) or situation, bound (e.g. circumlocution, paraphrase).","container-title":"Language Learning","DOI":"10.1111/j.1467-1770.1978.tb00143.x","ISSN":"1467-9922","issue":"2","language":"en","note":"_eprint: https://onlinelibrary.wiley.com/doi/pdf/10.1111/j.1467-1770.1978.tb00143.x","page":"399-415","source":"Wiley Online Library","title":"Universals of Lexical Simplification","volume":"28","author":[{"family":"Blum","given":"Shoshana"},{"family":"Levenston","given":"E. A."}],"issued":{"date-parts":[["1978"]]}}}],"schema":"https://github.com/citation-style-language/schema/raw/master/csl-citation.json"} </w:instrText>
      </w:r>
      <w:r w:rsidR="003B41D1">
        <w:fldChar w:fldCharType="separate"/>
      </w:r>
      <w:r w:rsidR="003B41D1" w:rsidRPr="003B41D1">
        <w:t>[2]</w:t>
      </w:r>
      <w:r w:rsidR="003B41D1">
        <w:fldChar w:fldCharType="end"/>
      </w:r>
      <w:r w:rsidR="003B41D1">
        <w:t xml:space="preserve"> further break down the generation of substitution candidates into various tasks such as synonym or superordinate substitution, paraphrasing, and meaning approximation.</w:t>
      </w:r>
      <w:r w:rsidR="00DF45F9">
        <w:t xml:space="preserve"> </w:t>
      </w:r>
    </w:p>
    <w:p w14:paraId="2FA6E5AE" w14:textId="4E650DBC" w:rsidR="003B41D1" w:rsidRDefault="003B41D1" w:rsidP="00BB069B">
      <w:r>
        <w:t xml:space="preserve">Syntactic simplification is the </w:t>
      </w:r>
      <w:r w:rsidR="0088487D">
        <w:t xml:space="preserve">process of breaking a complex text into its component parts and generating a subset of the text with a reduced grammatical complexity. </w:t>
      </w:r>
      <w:r w:rsidR="009C61DD">
        <w:t xml:space="preserve">Unlike lexical simplification which seeks to remove complicated words or phrases, syntactic simplification seeks to make the sentence </w:t>
      </w:r>
      <w:r w:rsidR="000E650F">
        <w:t xml:space="preserve">easier to ingest </w:t>
      </w:r>
      <w:r w:rsidR="009C61DD">
        <w:t>b</w:t>
      </w:r>
      <w:r w:rsidR="000E650F">
        <w:t>y</w:t>
      </w:r>
      <w:r w:rsidR="009C61DD">
        <w:t xml:space="preserve"> creating several shorter sentences of the same meaning</w:t>
      </w:r>
      <w:r w:rsidR="000E650F">
        <w:t xml:space="preserve">. Additionally, this process removes </w:t>
      </w:r>
      <w:r w:rsidR="009C61DD">
        <w:t>inherent complexity in the sentence’s grammar (</w:t>
      </w:r>
      <w:r w:rsidR="000E650F">
        <w:t xml:space="preserve">passive tenses, sentence ordering, etc.). </w:t>
      </w:r>
      <w:r w:rsidR="00994D1B">
        <w:t>Syntactic simplification</w:t>
      </w:r>
      <w:r w:rsidR="000E650F">
        <w:t xml:space="preserve"> can make it easier for groups with disabilities or second-language learners to understand more complex </w:t>
      </w:r>
      <w:r w:rsidR="00857A6E">
        <w:t>text</w:t>
      </w:r>
      <w:r w:rsidR="000E650F">
        <w:t xml:space="preserve"> at a faster rate </w:t>
      </w:r>
      <w:r w:rsidR="000E650F">
        <w:fldChar w:fldCharType="begin"/>
      </w:r>
      <w:r w:rsidR="000416C1">
        <w:instrText xml:space="preserve"> ADDIN ZOTERO_ITEM CSL_CITATION {"citationID":"fRqaAdnW","properties":{"formattedCitation":"[3], [4]","plainCitation":"[3], [4]","noteIndex":0},"citationItems":[{"id":42,"uris":["http://zotero.org/users/local/6uvqPQf9/items/3XXYLNWZ"],"uri":["http://zotero.org/users/local/6uvqPQf9/items/3XXYLNWZ"],"itemData":{"id":42,"type":"article-journal","abstract":"Syntactic simplification is the process of reducing the grammatical complexity of a text, while retaining its information content and meaning. The aim of syntactic simplification is to make text easier to comprehend for human readers, or process by programs. In this paper, we formalise the interactions that take place between syntax and discourse during the simplification process. This is important because the usefulness of syntactic simplification in making a text accessible to a wider audience can be undermined if the rewritten text lacks cohesion. We describe how various generation issues like sentence ordering, cue-word selection, referring-expression generation, determiner choice and pronominal use can be resolved so as to preserve conjunctive and anaphoric cohesive relations during syntactic simplification and present the results of an evaluation of our syntactic simplification system.","container-title":"Research on Language and Computation","DOI":"10.1007/s11168-006-9011-1","ISSN":"1572-8706","issue":"1","journalAbbreviation":"Res Lang Comput","language":"en","page":"77-109","source":"Springer Link","title":"Syntactic Simplification and Text Cohesion","volume":"4","author":[{"family":"Siddharthan","given":"Advaith"}],"issued":{"date-parts":[["2006",6,1]]}}},{"id":69,"uris":["http://zotero.org/users/local/6uvqPQf9/items/IRCA34SB"],"uri":["http://zotero.org/users/local/6uvqPQf9/items/IRCA34SB"],"itemData":{"id":69,"type":"book","abstract":"This paper aims to answer the questions of when and how authentic materials should be used in EFL classrooms, and how cultural content may be included in the curriculum. To address these questions, the paper is organized in two parts. In the first part, the definition of authentic materials is given. Then advantages and disadvantages of the use of authentic materials are discussed. In the second part, the definition of culture is given and then, why and how cultural content should be used is discussed.","language":"en","note":"issue: 7\ncontainer-title: Online Submission","source":"ERIC","title":"Authentic Materials and Cultural Content in EFL Classrooms","URL":"https://eric.ed.gov/?id=ED570173","volume":"10","author":[{"family":"Kiliçkaya","given":"Ferit"}],"accessed":{"date-parts":[["2020",6,16]]},"issued":{"date-parts":[["2004",7]]}}}],"schema":"https://github.com/citation-style-language/schema/raw/master/csl-citation.json"} </w:instrText>
      </w:r>
      <w:r w:rsidR="000E650F">
        <w:fldChar w:fldCharType="separate"/>
      </w:r>
      <w:r w:rsidR="000416C1" w:rsidRPr="000416C1">
        <w:t>[3], [4]</w:t>
      </w:r>
      <w:r w:rsidR="000E650F">
        <w:fldChar w:fldCharType="end"/>
      </w:r>
      <w:r w:rsidR="000E650F">
        <w:t>.</w:t>
      </w:r>
    </w:p>
    <w:p w14:paraId="6FE4EF64" w14:textId="6FB372C8" w:rsidR="00BB069B" w:rsidRDefault="00BB069B" w:rsidP="00BB069B">
      <w:pPr>
        <w:pStyle w:val="Heading2"/>
      </w:pPr>
      <w:r>
        <w:t>Problem Description and Motivation</w:t>
      </w:r>
    </w:p>
    <w:p w14:paraId="524765C8" w14:textId="75F8F574" w:rsidR="00331191" w:rsidRDefault="00DF45F9" w:rsidP="00DF45F9">
      <w:r>
        <w:t>Because of the relative success of this process when performed by human agents, intelligence agents will similarly attempt lexical or syntactical simplification or some hybrid of the two. However, there is no built-in metric to language to aid this process of relative complexity of approximate meaning</w:t>
      </w:r>
      <w:r w:rsidR="00A0653A">
        <w:t>, making simplification a non-trivial task for human agents</w:t>
      </w:r>
      <w:r>
        <w:t xml:space="preserve">. </w:t>
      </w:r>
      <w:r>
        <w:t>Additionally</w:t>
      </w:r>
      <w:r w:rsidR="00CD362F">
        <w:t xml:space="preserve">, </w:t>
      </w:r>
      <w:r>
        <w:t>text simplification</w:t>
      </w:r>
      <w:r w:rsidR="00F72FF4">
        <w:t xml:space="preserve"> skills are rising in</w:t>
      </w:r>
      <w:r>
        <w:t xml:space="preserve"> importan</w:t>
      </w:r>
      <w:r w:rsidR="00F72FF4">
        <w:t>ce</w:t>
      </w:r>
      <w:r>
        <w:t xml:space="preserve"> for people members of all professions</w:t>
      </w:r>
      <w:r w:rsidR="00CD362F">
        <w:t xml:space="preserve"> </w:t>
      </w:r>
      <w:r w:rsidR="00CD362F">
        <w:t>due to the increasing globalization of businesses and organizations</w:t>
      </w:r>
      <w:r>
        <w:t xml:space="preserve">. </w:t>
      </w:r>
      <w:r>
        <w:t>Team members are requested</w:t>
      </w:r>
      <w:r w:rsidR="00715217">
        <w:t xml:space="preserve"> to generate documentation in a manner that is easily understandable by </w:t>
      </w:r>
      <w:r w:rsidR="000416C1">
        <w:t xml:space="preserve">non-native speakers or others </w:t>
      </w:r>
      <w:r w:rsidR="002246D4">
        <w:t>less versed</w:t>
      </w:r>
      <w:r w:rsidR="000416C1">
        <w:t xml:space="preserve"> in the topic</w:t>
      </w:r>
      <w:r w:rsidR="00331191">
        <w:t>.</w:t>
      </w:r>
      <w:r>
        <w:t xml:space="preserve"> </w:t>
      </w:r>
      <w:r w:rsidR="000416C1">
        <w:t xml:space="preserve"> However, </w:t>
      </w:r>
      <w:r w:rsidR="002246D4">
        <w:t>this</w:t>
      </w:r>
      <w:r w:rsidR="000416C1">
        <w:t xml:space="preserve"> skill is generally not part of the person’s core work</w:t>
      </w:r>
      <w:r w:rsidR="002246D4">
        <w:t xml:space="preserve"> or job description</w:t>
      </w:r>
      <w:r w:rsidR="006469E9">
        <w:t>,</w:t>
      </w:r>
      <w:r w:rsidR="000416C1">
        <w:t xml:space="preserve"> and </w:t>
      </w:r>
      <w:r w:rsidR="002246D4">
        <w:t xml:space="preserve">text simplification is a difficult task </w:t>
      </w:r>
      <w:r w:rsidR="00A93B0C">
        <w:t>without significant training</w:t>
      </w:r>
      <w:r w:rsidR="000416C1">
        <w:t>. Allowing this process to be automated or artificially augmented provides two potential benefits:</w:t>
      </w:r>
    </w:p>
    <w:p w14:paraId="71DF3521" w14:textId="64AEB1BA" w:rsidR="000416C1" w:rsidRDefault="000416C1" w:rsidP="000416C1">
      <w:pPr>
        <w:pStyle w:val="ListParagraph"/>
        <w:numPr>
          <w:ilvl w:val="0"/>
          <w:numId w:val="31"/>
        </w:numPr>
      </w:pPr>
      <w:r>
        <w:t>Increasing efficiency by minimizing the cognitive burden of this auxiliary task</w:t>
      </w:r>
    </w:p>
    <w:p w14:paraId="0FED471D" w14:textId="571535C3" w:rsidR="000416C1" w:rsidRDefault="000416C1" w:rsidP="000416C1">
      <w:pPr>
        <w:pStyle w:val="ListParagraph"/>
        <w:numPr>
          <w:ilvl w:val="0"/>
          <w:numId w:val="31"/>
        </w:numPr>
      </w:pPr>
      <w:r>
        <w:t xml:space="preserve">Increasing effectiveness by </w:t>
      </w:r>
      <w:r w:rsidR="00A93B0C">
        <w:t>suggesting or replacing complex text the author may not have self-detected</w:t>
      </w:r>
      <w:r w:rsidR="002246D4">
        <w:t xml:space="preserve"> due to lack of complete training</w:t>
      </w:r>
    </w:p>
    <w:p w14:paraId="4E701972" w14:textId="35767280" w:rsidR="00A93B0C" w:rsidRPr="00331191" w:rsidRDefault="0011234F" w:rsidP="0011234F">
      <w:pPr>
        <w:ind w:firstLine="0pt"/>
      </w:pPr>
      <w:r>
        <w:t xml:space="preserve">To allow for ease of model creation, the development of </w:t>
      </w:r>
      <w:r w:rsidR="00A93B0C">
        <w:t>a comprehensive</w:t>
      </w:r>
      <w:r>
        <w:t xml:space="preserve"> collection of text complexity classification and simplification research</w:t>
      </w:r>
      <w:r w:rsidR="00A93B0C">
        <w:t xml:space="preserve"> for a researcher </w:t>
      </w:r>
      <w:r>
        <w:t xml:space="preserve">to </w:t>
      </w:r>
      <w:r w:rsidR="00A93B0C">
        <w:t>reference is thus seen as the first step towards future progress.</w:t>
      </w:r>
    </w:p>
    <w:p w14:paraId="0E098252" w14:textId="641A0E3B" w:rsidR="00BB069B" w:rsidRDefault="00BB069B" w:rsidP="00B064D6">
      <w:pPr>
        <w:pStyle w:val="Heading2"/>
      </w:pPr>
      <w:bookmarkStart w:id="1" w:name="_Ref43489178"/>
      <w:r>
        <w:t>Research Approach</w:t>
      </w:r>
      <w:bookmarkEnd w:id="1"/>
      <w:r>
        <w:t xml:space="preserve"> </w:t>
      </w:r>
    </w:p>
    <w:p w14:paraId="56A0CA45" w14:textId="7D1A0B47" w:rsidR="00331191" w:rsidRDefault="00D0238A" w:rsidP="00331191">
      <w:r>
        <w:t xml:space="preserve">This paper conducts a literature review of existing methods of sentence complexity and simplification. This review will allow researchers to easily </w:t>
      </w:r>
      <w:r w:rsidR="00FC6B57">
        <w:t xml:space="preserve">reference </w:t>
      </w:r>
      <w:r>
        <w:t>existing research on the topi</w:t>
      </w:r>
      <w:r w:rsidR="00F72FF4">
        <w:t>c</w:t>
      </w:r>
      <w:r>
        <w:t xml:space="preserve"> and guide </w:t>
      </w:r>
      <w:r w:rsidR="00F72FF4">
        <w:t>future work</w:t>
      </w:r>
      <w:r>
        <w:t>. Additionally, this paper will showcase regions of research that have not been fully explored and likely have gaps in their full understanding or potential use cases. As such, this paper seeks to achieve the following:</w:t>
      </w:r>
    </w:p>
    <w:p w14:paraId="179DFB23" w14:textId="0DC86B9A" w:rsidR="00D0238A" w:rsidRDefault="00D0238A" w:rsidP="00B064D6">
      <w:pPr>
        <w:pStyle w:val="ListParagraph"/>
        <w:numPr>
          <w:ilvl w:val="0"/>
          <w:numId w:val="29"/>
        </w:numPr>
      </w:pPr>
      <w:r>
        <w:t>Provide an overview of</w:t>
      </w:r>
      <w:r w:rsidR="00870887">
        <w:t xml:space="preserve"> current </w:t>
      </w:r>
      <w:r w:rsidR="00870887">
        <w:t>resources used as references for varying levels of text complexity,</w:t>
      </w:r>
      <w:r>
        <w:t xml:space="preserve"> methods used to classify sentence complexity, and architectures </w:t>
      </w:r>
      <w:r w:rsidR="00870887">
        <w:t>created for</w:t>
      </w:r>
      <w:r>
        <w:t xml:space="preserve"> simplification tasks.</w:t>
      </w:r>
    </w:p>
    <w:p w14:paraId="7A7ADD49" w14:textId="66EEF87B" w:rsidR="00D0238A" w:rsidRPr="00331191" w:rsidRDefault="00D0238A" w:rsidP="00D0238A">
      <w:pPr>
        <w:pStyle w:val="ListParagraph"/>
        <w:numPr>
          <w:ilvl w:val="0"/>
          <w:numId w:val="29"/>
        </w:numPr>
      </w:pPr>
      <w:r>
        <w:t>Discover trends</w:t>
      </w:r>
      <w:r w:rsidR="00C5096B">
        <w:t xml:space="preserve"> and gaps</w:t>
      </w:r>
      <w:r>
        <w:t xml:space="preserve"> in</w:t>
      </w:r>
      <w:r w:rsidR="00C5096B">
        <w:t xml:space="preserve"> </w:t>
      </w:r>
      <w:r w:rsidR="005D5861">
        <w:t>previous</w:t>
      </w:r>
      <w:r>
        <w:t xml:space="preserve"> research and </w:t>
      </w:r>
      <w:r w:rsidR="00CD362F">
        <w:t xml:space="preserve">further </w:t>
      </w:r>
      <w:r>
        <w:t xml:space="preserve">identify potential areas </w:t>
      </w:r>
      <w:r w:rsidR="00730949">
        <w:t>for</w:t>
      </w:r>
      <w:r>
        <w:t xml:space="preserve"> future research</w:t>
      </w:r>
    </w:p>
    <w:p w14:paraId="20C8B8EA" w14:textId="4760BCCF" w:rsidR="00BB069B" w:rsidRDefault="00BB069B" w:rsidP="00BB069B">
      <w:pPr>
        <w:pStyle w:val="Heading2"/>
      </w:pPr>
      <w:r>
        <w:t>Related Surveys</w:t>
      </w:r>
    </w:p>
    <w:p w14:paraId="17FA8EF6" w14:textId="784BD02C" w:rsidR="00AB0FE7" w:rsidRDefault="005D5861" w:rsidP="0064547F">
      <w:r>
        <w:t xml:space="preserve">Prior to this work, a few researchers have summarized the </w:t>
      </w:r>
      <w:r w:rsidR="00903E22">
        <w:t xml:space="preserve">state of the field at the time of their publication. </w:t>
      </w:r>
      <w:r w:rsidR="008F32DF">
        <w:t>Feng</w:t>
      </w:r>
      <w:r w:rsidR="00166A64">
        <w:t xml:space="preserve"> (2008)</w:t>
      </w:r>
      <w:r w:rsidR="008F32DF">
        <w:t xml:space="preserve"> </w:t>
      </w:r>
      <w:r w:rsidR="008F32DF">
        <w:fldChar w:fldCharType="begin"/>
      </w:r>
      <w:r w:rsidR="000416C1">
        <w:instrText xml:space="preserve"> ADDIN ZOTERO_ITEM CSL_CITATION {"citationID":"gjhar5yo","properties":{"formattedCitation":"[5]","plainCitation":"[5]","noteIndex":0},"citationItems":[{"id":39,"uris":["http://zotero.org/users/local/6uvqPQf9/items/T6MCWKW5"],"uri":["http://zotero.org/users/local/6uvqPQf9/items/T6MCWKW5"],"itemData":{"id":39,"type":"article-journal","language":"en","page":"35","source":"Zotero","title":"Text Simpliﬁcation: A Survey","author":[{"family":"Feng","given":"Lijun"}]}}],"schema":"https://github.com/citation-style-language/schema/raw/master/csl-citation.json"} </w:instrText>
      </w:r>
      <w:r w:rsidR="008F32DF">
        <w:fldChar w:fldCharType="separate"/>
      </w:r>
      <w:r w:rsidR="000416C1" w:rsidRPr="000416C1">
        <w:t>[5]</w:t>
      </w:r>
      <w:r w:rsidR="008F32DF">
        <w:fldChar w:fldCharType="end"/>
      </w:r>
      <w:r w:rsidR="008F32DF">
        <w:t xml:space="preserve"> provides an analysis of several early works in text simplification </w:t>
      </w:r>
      <w:r w:rsidR="002640D7">
        <w:t xml:space="preserve">for both machine ingestion </w:t>
      </w:r>
      <w:r w:rsidR="002640D7">
        <w:fldChar w:fldCharType="begin"/>
      </w:r>
      <w:r w:rsidR="000416C1">
        <w:instrText xml:space="preserve"> ADDIN ZOTERO_ITEM CSL_CITATION {"citationID":"jr5YMZ2T","properties":{"formattedCitation":"[3], [6], [7]","plainCitation":"[3], [6], [7]","noteIndex":0},"citationItems":[{"id":44,"uris":["http://zotero.org/users/local/6uvqPQf9/items/5JJRPVYF"],"uri":["http://zotero.org/users/local/6uvqPQf9/items/5JJRPVYF"],"itemData":{"id":44,"type":"paper-conference","abstract":"This paper addresses the issue of simplifying natural language texts in order to ease the task of accessing factual information contained in them. We define the notion of Easy Access Sentence – a unit of text from which the information it contains can be retrieved by a system with modest text-analysis capabilities, able to process single verb sentences with named entities as constituents. We present an algorithm that constructs Easy Access Sentences from the input text, with a small-scale evaluation. Challenges and further research directions are then discussed.","collection-title":"Lecture Notes in Computer Science","container-title":"On the Move to Meaningful Internet Systems 2004: CoopIS, DOA, and ODBASE","DOI":"10.1007/978-3-540-30468-5_47","event-place":"Berlin, Heidelberg","ISBN":"978-3-540-30468-5","language":"en","page":"735-747","publisher":"Springer","publisher-place":"Berlin, Heidelberg","source":"Springer Link","title":"Text Simplification for Information-Seeking Applications","author":[{"family":"Beigman Klebanov","given":"Beata"},{"family":"Knight","given":"Kevin"},{"family":"Marcu","given":"Daniel"}],"editor":[{"family":"Meersman","given":"Robert"},{"family":"Tari","given":"Zahir"}],"issued":{"date-parts":[["2004"]]}}},{"id":42,"uris":["http://zotero.org/users/local/6uvqPQf9/items/3XXYLNWZ"],"uri":["http://zotero.org/users/local/6uvqPQf9/items/3XXYLNWZ"],"itemData":{"id":42,"type":"article-journal","abstract":"Syntactic simplification is the process of reducing the grammatical complexity of a text, while retaining its information content and meaning. The aim of syntactic simplification is to make text easier to comprehend for human readers, or process by programs. In this paper, we formalise the interactions that take place between syntax and discourse during the simplification process. This is important because the usefulness of syntactic simplification in making a text accessible to a wider audience can be undermined if the rewritten text lacks cohesion. We describe how various generation issues like sentence ordering, cue-word selection, referring-expression generation, determiner choice and pronominal use can be resolved so as to preserve conjunctive and anaphoric cohesive relations during syntactic simplification and present the results of an evaluation of our syntactic simplification system.","container-title":"Research on Language and Computation","DOI":"10.1007/s11168-006-9011-1","ISSN":"1572-8706","issue":"1","journalAbbreviation":"Res Lang Comput","language":"en","page":"77-109","source":"Springer Link","title":"Syntactic Simplification and Text Cohesion","volume":"4","author":[{"family":"Siddharthan","given":"Advaith"}],"issued":{"date-parts":[["2006",6,1]]}}},{"id":40,"uris":["http://zotero.org/users/local/6uvqPQf9/items/27IN9IPP"],"uri":["http://zotero.org/users/local/6uvqPQf9/items/27IN9IPP"],"itemData":{"id":40,"type":"paper-conference","abstract":"Long and complicated sentences prove to be a stumbling block for current systems relying on NL input. These systems stand to gain from methods that syntactically simplify such sentences. To simplify a sentence, we need an idea of the structure of the sentence, to identify the components to be separated out. Obviously a parser could be used to obtain the complete structure of the sentence. However, full parsing is slow and prone to failure, especially on complex sentences. In this paper, we consider two alternatives to full parsing which could be used for simplification. The first approach uses a Finite State Grammar (FSG) to produce noun and verb groups while the second uses a Supertagging model to produce dependency linkages. We discuss the impact of these two input representations on the simplification process.","collection-title":"COLING '96","container-title":"Proceedings of the 16th conference on Computational linguistics - Volume 2","DOI":"10.3115/993268.993361","event-place":"Copenhagen, Denmark","page":"1041–1044","publisher":"Association for Computational Linguistics","publisher-place":"Copenhagen, Denmark","source":"ACM Digital Library","title":"Motivations and methods for text simplification","URL":"https://doi.org/10.3115/993268.993361","author":[{"family":"Chandrasekar","given":"R."},{"family":"Doran","given":"Christine"},{"family":"Srinivas","given":"B."}],"accessed":{"date-parts":[["2020",6,15]]},"issued":{"date-parts":[["1996",8,5]]}}}],"schema":"https://github.com/citation-style-language/schema/raw/master/csl-citation.json"} </w:instrText>
      </w:r>
      <w:r w:rsidR="002640D7">
        <w:fldChar w:fldCharType="separate"/>
      </w:r>
      <w:r w:rsidR="000416C1" w:rsidRPr="000416C1">
        <w:t>[3], [6], [7]</w:t>
      </w:r>
      <w:r w:rsidR="002640D7">
        <w:fldChar w:fldCharType="end"/>
      </w:r>
      <w:r w:rsidR="002640D7">
        <w:t xml:space="preserve"> and human ingestion </w:t>
      </w:r>
      <w:r w:rsidR="00AB0FE7">
        <w:fldChar w:fldCharType="begin"/>
      </w:r>
      <w:r w:rsidR="00455A9B">
        <w:instrText xml:space="preserve"> ADDIN ZOTERO_ITEM CSL_CITATION {"citationID":"dRzm394D","properties":{"formattedCitation":"[8]\\uc0\\u8211{}[15]","plainCitation":"[8]–[15]","noteIndex":0},"citationItems":[{"id":61,"uris":["http://zotero.org/users/local/6uvqPQf9/items/Y5DQCTA3"],"uri":["http://zotero.org/users/local/6uvqPQf9/items/Y5DQCTA3"],"itemData":{"id":61,"type":"paper-conference","container-title":"Proceedings of Human Language Technologies: The Annual Conference of the North American Chapter of the Association for Computational Linguistics (NAACL-HLT)","event":"NAACL-HLT 2007","event-place":"Rochester, New York, USA","page":"3–4","publisher":"Association for Computational Linguistics","publisher-place":"Rochester, New York, USA","source":"ACLWeb","title":"The Automated Text Adaptation Tool","URL":"https://www.aclweb.org/anthology/N07-4002","author":[{"family":"Burstein","given":"Jill"},{"family":"Shore","given":"Jane"},{"family":"Sabatini","given":"John"},{"family":"Lee","given":"Yong-Won"},{"family":"Ventura","given":"Matthew"}],"accessed":{"date-parts":[["2020",6,16]]},"issued":{"date-parts":[["2007",4]]}}},{"id":57,"uris":["http://zotero.org/users/local/6uvqPQf9/items/Z44YQZPX"],"uri":["http://zotero.org/users/local/6uvqPQf9/items/Z44YQZPX"],"itemData":{"id":57,"type":"paper-conference","abstract":"Most NLG systems generate texts for readers with good reading ability, but SkillSum adapts its output for readers with poor literacy. Evaluation with lowskilled readers confirms that SkillSum's knowledge-based microplanning choices enhance readability. We also discuss future readability improvements.","event":"Proceeding of the 10th European Workshop on Natural Language Generation","event-place":"Aberdeen, UK","note":"number-of-pages: 8","publisher-place":"Aberdeen, UK","source":"oro.open.ac.uk","title":"Generating readable texts for readers with low basic skills","URL":"http://www.ling.helsinki.fi/~gwilcock/ENLG-05/","author":[{"family":"Williams","given":"Sandra"},{"family":"Reiter","given":"Ehud"}],"accessed":{"date-parts":[["2020",6,16]]},"issued":{"date-parts":[["2005"]]}}},{"id":51,"uris":["http://zotero.org/users/local/6uvqPQf9/items/RHXNFWC7"],"uri":["http://zotero.org/users/local/6uvqPQf9/items/RHXNFWC7"],"itemData":{"id":51,"type":"paper-conference","abstract":"This paper describes our ongoing research project on text simplification for congenitally deaf people. Text simplification we are aiming at is the task of offering a deaf reader a syntactic and lexical paraphrase of a given text for assisting her/him to understand what it means. In this paper, we discuss the issues we should address to realize text simplification and report on the present results in three different aspects of this task: readability assessment, paraphrase representation and post-transfer error detection.","collection-title":"PARAPHRASE '03","container-title":"Proceedings of the second international workshop on Paraphrasing - Volume 16","DOI":"10.3115/1118984.1118986","event-place":"Sapporo, Japan","page":"9–16","publisher":"Association for Computational Linguistics","publisher-place":"Sapporo, Japan","source":"ACM Digital Library","title":"Text simplification for reading assistance: a project note","title-short":"Text simplification for reading assistance","URL":"https://doi.org/10.3115/1118984.1118986","author":[{"family":"Inui","given":"Kentaro"},{"family":"Fujita","given":"Atsushi"},{"family":"Takahashi","given":"Tetsuro"},{"family":"Iida","given":"Ryu"},{"family":"Iwakura","given":"Tomoya"}],"accessed":{"date-parts":[["2020",6,15]]},"issued":{"date-parts":[["2003",7,11]]}}},{"id":"3REELDJJ/pOTDMZrd","uris":["http://zotero.org/users/local/6uvqPQf9/items/CCZKE53Q"],"uri":["http://zotero.org/users/local/6uvqPQf9/items/CCZKE53Q"],"itemData":{"id":47,"type":"thesis","genre":"Ph.D.","language":"eng","note":"Accepted: 1999","publisher":"University of Sunderland","source":"ethos.bl.uk","title":"Simplifying natural language for aphasic readers.","URL":"https://ethos.bl.uk/OrderDetails.do?did=1&amp;uin=uk.bl.ethos.300732","author":[{"family":"Devlin","given":"Siobhan Lucy"}],"accessed":{"date-parts":[["2020",6,16]]},"issued":{"date-parts":[["1999"]]}}},{"id":53,"uris":["http://zotero.org/users/local/6uvqPQf9/items/IP5J8KDW"],"uri":["http://zotero.org/users/local/6uvqPQf9/items/IP5J8KDW"],"itemData":{"id":53,"type":"paper-conference","abstract":"In this paper, we describe the HAPPI (Helping Aphasic People Process Information) project which aims to develop web based systems to help Aphasic people gain access to web based information such as online news stories. It does this by simplifying the language and providing alternative means to help jog users' memories and hence improve their comprehension of the online material.","collection-title":"Assets '06","container-title":"Proceedings of the 8th international ACM SIGACCESS conference on Computers and accessibility","DOI":"10.1145/1168987.1169027","event-place":"Portland, Oregon, USA","ISBN":"978-1-59593-290-7","page":"225–226","publisher":"Association for Computing Machinery","publisher-place":"Portland, Oregon, USA","source":"ACM Digital Library","title":"Helping aphasic people process online information","URL":"https://doi.org/10.1145/1168987.1169027","author":[{"family":"Devlin","given":"Siobhan"},{"family":"Unthank","given":"Gary"}],"accessed":{"date-parts":[["2020",6,15]]},"issued":{"date-parts":[["2006",10,23]]}}},{"id":49,"uris":["http://zotero.org/users/local/6uvqPQf9/items/TZ395DKS"],"uri":["http://zotero.org/users/local/6uvqPQf9/items/TZ395DKS"],"itemData":{"id":49,"type":"thesis","genre":"Ph.D.","language":"eng","note":"Accepted: 2002","publisher":"University of Sunderland","source":"ethos.bl.uk","title":"Syntactic simplification of text","URL":"https://ethos.bl.uk/OrderDetails.do?uin=uk.bl.ethos.369911","author":[{"family":"Canning","given":"Yvonne Margaret"}],"accessed":{"date-parts":[["2020",6,16]]},"issued":{"date-parts":[["2002"]]}}},{"id":56,"uris":["http://zotero.org/users/local/6uvqPQf9/items/BHXRASNG"],"uri":["http://zotero.org/users/local/6uvqPQf9/items/BHXRASNG"],"itemData":{"id":56,"type":"article-journal","abstract":"This paper describes SYSTAR (SYntactic Simplification of Text for Aphasic Readers), a system which\nautomatically resolves 8 anaphors and replaces them with original noun phrases, replaces 4 deictic pronouns,\nand simplifies certain syntactic constructions, to aid comprehension for aphasic readers. SYSTAR is designed\nto interface between an analyser (which pre-processes, part-of-speech tags, lemmatises and parses text) and a\nlexical simplifier, morphological generator and post-processor. Syntactic simplification is a two-step process in\nSYSTAR; pattern unification followed by generation. Training and test data are articles downloaded from the\nInternet website of a local newspaper, \"the Echo\".","container-title":"ACM SIGIR Forum","DOI":"10.1145/331403.331410","ISSN":"01635840","issue":"1","journalAbbreviation":"SIGIR Forum","language":"en","page":"6-11","source":"DOI.org (Crossref)","title":"Syntactic Simplification of Newspaper Text for Aphasic Readers","title-short":"Customised information delivery","volume":"33","author":[{"family":"Canning","given":"Yvonne"},{"family":"Tait","given":"John"}],"issued":{"date-parts":[["1999",9,1]]}}},{"id":46,"uris":["http://zotero.org/users/local/6uvqPQf9/items/K3ECSSRR"],"uri":["http://zotero.org/users/local/6uvqPQf9/items/K3ECSSRR"],"itemData":{"id":46,"type":"article-journal","language":"en","page":"5","source":"Zotero","title":"Practical Simplification of English Newspaper Text to Assist Aphasic Readers","author":[{"family":"Carroll","given":"John"},{"family":"Minnen","given":"Guido"},{"family":"Canning","given":"Yvonne"},{"family":"Devlin","given":"Siobhan"},{"family":"Tait","given":"John"}],"issued":{"date-parts":[["1998",7]]}}}],"schema":"https://github.com/citation-style-language/schema/raw/master/csl-citation.json"} </w:instrText>
      </w:r>
      <w:r w:rsidR="00AB0FE7">
        <w:fldChar w:fldCharType="separate"/>
      </w:r>
      <w:r w:rsidR="000416C1" w:rsidRPr="000416C1">
        <w:rPr>
          <w:szCs w:val="24"/>
        </w:rPr>
        <w:t>[8]–[15]</w:t>
      </w:r>
      <w:r w:rsidR="00AB0FE7">
        <w:fldChar w:fldCharType="end"/>
      </w:r>
      <w:r w:rsidR="00AB0FE7">
        <w:t xml:space="preserve">. </w:t>
      </w:r>
      <w:r w:rsidR="005C66C7">
        <w:t xml:space="preserve">Feng </w:t>
      </w:r>
      <w:r w:rsidR="00AB0FE7">
        <w:t xml:space="preserve">gave an overview of several common simplification algorithms and presented a detailed analysis of each </w:t>
      </w:r>
      <w:r w:rsidR="005C66C7">
        <w:t>simplification method including both strengths and weaknesses</w:t>
      </w:r>
      <w:r w:rsidR="00140F4B">
        <w:t xml:space="preserve">. </w:t>
      </w:r>
      <w:r w:rsidR="0064547F">
        <w:t>Shardlow</w:t>
      </w:r>
      <w:r w:rsidR="00166A64">
        <w:t xml:space="preserve"> </w:t>
      </w:r>
      <w:r w:rsidR="0064547F">
        <w:fldChar w:fldCharType="begin"/>
      </w:r>
      <w:r w:rsidR="0064547F">
        <w:instrText xml:space="preserve"> ADDIN ZOTERO_ITEM CSL_CITATION {"citationID":"B8PjYYn9","properties":{"formattedCitation":"[1]","plainCitation":"[1]","noteIndex":0},"citationItems":[{"id":30,"uris":["http://zotero.org/users/local/6uvqPQf9/items/LF2UYHEI"],"uri":["http://zotero.org/users/local/6uvqPQf9/items/LF2UYHEI"],"itemData":{"id":30,"type":"article-journal","abstract":"Text simpliﬁcation modiﬁes syntax and lexicon to improve the understandability of language for an end user. This survey identiﬁes and classiﬁes simpliﬁcation research within the period 1998-2013. Simpliﬁcation can be used for many applications, including: Second language learners, preprocessing in pipelines and assistive technology. There are many approaches to the simpliﬁcation task, including: lexical, syntactic, statistical machine translation and hybrid techniques. This survey also explores the current challenges which this ﬁeld faces. Text simpliﬁcation is a non-trivial task which is rapidly growing into its own ﬁeld. This survey gives an overview of contemporary research whilst taking into account the history that has brought text simpliﬁcation to its current state.","container-title":"International Journal of Advanced Computer Science and Applications","DOI":"10.14569/SpecialIssue.2014.040109","ISSN":"2158107X, 21565570","issue":"1","journalAbbreviation":"SpecialIssue","language":"en","source":"DOI.org (Crossref)","title":"A Survey of Automated Text Simplification","URL":"http://thesai.org/Publications/ViewPaper?Volume=4&amp;Issue=1&amp;Code=SpecialIssue&amp;SerialNo=9","volume":"4","author":[{"family":"Shardlow","given":"Matthew"}],"accessed":{"date-parts":[["2020",6,15]]},"issued":{"date-parts":[["2014"]]}}}],"schema":"https://github.com/citation-style-language/schema/raw/master/csl-citation.json"} </w:instrText>
      </w:r>
      <w:r w:rsidR="0064547F">
        <w:fldChar w:fldCharType="separate"/>
      </w:r>
      <w:r w:rsidR="0064547F" w:rsidRPr="0064547F">
        <w:t>[1]</w:t>
      </w:r>
      <w:r w:rsidR="0064547F">
        <w:fldChar w:fldCharType="end"/>
      </w:r>
      <w:r w:rsidR="0064547F">
        <w:t xml:space="preserve"> provided an summary of the field of text </w:t>
      </w:r>
      <w:r w:rsidR="00087B6F">
        <w:t xml:space="preserve">simplification in 2014. The paper collected various methods of lexical and syntactical simplification work from previous research work and briefly summarized them. </w:t>
      </w:r>
      <w:r w:rsidR="00AB0FE7">
        <w:t>Additionally,</w:t>
      </w:r>
      <w:r w:rsidR="00087B6F">
        <w:t xml:space="preserve"> Shardlow provided a general trend and the challenges of the field, briefly touching on some emerging classification methods and simplification systems. </w:t>
      </w:r>
    </w:p>
    <w:p w14:paraId="30E9DC49" w14:textId="1FF445C6" w:rsidR="00331191" w:rsidRPr="00331191" w:rsidRDefault="00AB0FE7" w:rsidP="00672C95">
      <w:r>
        <w:t xml:space="preserve">Since the publication of the </w:t>
      </w:r>
      <w:proofErr w:type="gramStart"/>
      <w:r>
        <w:t>aforementioned papers</w:t>
      </w:r>
      <w:proofErr w:type="gramEnd"/>
      <w:r w:rsidR="005D5861">
        <w:t>,</w:t>
      </w:r>
      <w:r>
        <w:t xml:space="preserve"> </w:t>
      </w:r>
      <w:r w:rsidR="00087B6F">
        <w:t>there ha</w:t>
      </w:r>
      <w:r>
        <w:t>s</w:t>
      </w:r>
      <w:r w:rsidR="00087B6F">
        <w:t xml:space="preserve"> a been a proliferation in corpora and more research into</w:t>
      </w:r>
      <w:r w:rsidR="00982B8B">
        <w:t xml:space="preserve"> more automated</w:t>
      </w:r>
      <w:r w:rsidR="00087B6F">
        <w:t xml:space="preserve"> </w:t>
      </w:r>
      <w:r w:rsidR="008F32DF">
        <w:t>simplification</w:t>
      </w:r>
      <w:r w:rsidR="00087B6F">
        <w:t xml:space="preserve"> systems and</w:t>
      </w:r>
      <w:r w:rsidR="00393A26">
        <w:t xml:space="preserve"> additional</w:t>
      </w:r>
      <w:r w:rsidR="00087B6F">
        <w:t xml:space="preserve"> </w:t>
      </w:r>
      <w:r w:rsidR="008F32DF">
        <w:t>identification of existing system shortcomings.</w:t>
      </w:r>
      <w:r w:rsidR="00087B6F">
        <w:t xml:space="preserve"> </w:t>
      </w:r>
      <w:r w:rsidR="005C66C7">
        <w:t>This survey paper intends to collect and summarize corpus datasets,</w:t>
      </w:r>
      <w:r w:rsidR="00EA3082">
        <w:t xml:space="preserve"> </w:t>
      </w:r>
      <w:r w:rsidR="00EA3082">
        <w:t>methods of complexity classification</w:t>
      </w:r>
      <w:r w:rsidR="00EA3082">
        <w:t>,</w:t>
      </w:r>
      <w:r w:rsidR="005C66C7">
        <w:t xml:space="preserve"> and simplification </w:t>
      </w:r>
      <w:r w:rsidR="00EA3082">
        <w:t>architectures</w:t>
      </w:r>
      <w:r w:rsidR="005C66C7">
        <w:t>. This paper will prove an updated viewpoint of the field of text simplification and analyze popular trends and identify potential future research</w:t>
      </w:r>
      <w:r w:rsidR="00F804BF">
        <w:t xml:space="preserve"> areas.</w:t>
      </w:r>
    </w:p>
    <w:bookmarkEnd w:id="0"/>
    <w:p w14:paraId="3FD13074" w14:textId="3EC0184A" w:rsidR="009303D9" w:rsidRDefault="005D0DF7" w:rsidP="00D531F3">
      <w:pPr>
        <w:pStyle w:val="Heading1"/>
      </w:pPr>
      <w:r w:rsidRPr="00D531F3">
        <w:t>Research</w:t>
      </w:r>
      <w:r>
        <w:t xml:space="preserve"> Method</w:t>
      </w:r>
    </w:p>
    <w:p w14:paraId="78D012E6" w14:textId="6B5DEB57" w:rsidR="00542525" w:rsidRPr="000B37D6" w:rsidRDefault="00542525" w:rsidP="00542525">
      <w:pPr>
        <w:pStyle w:val="BodyText"/>
        <w:rPr>
          <w:lang w:val="en-US"/>
        </w:rPr>
      </w:pPr>
      <w:r>
        <w:rPr>
          <w:lang w:val="en-US"/>
        </w:rPr>
        <w:t>To achieve the research goals</w:t>
      </w:r>
      <w:r w:rsidR="00187676">
        <w:rPr>
          <w:lang w:val="en-US"/>
        </w:rPr>
        <w:t xml:space="preserve"> of this paper, a </w:t>
      </w:r>
      <w:r w:rsidR="00F4305E">
        <w:rPr>
          <w:lang w:val="en-US"/>
        </w:rPr>
        <w:t xml:space="preserve">systematic literature review </w:t>
      </w:r>
      <w:r w:rsidR="00187676">
        <w:rPr>
          <w:lang w:val="en-US"/>
        </w:rPr>
        <w:t xml:space="preserve">was conducted following the guidelines provided by </w:t>
      </w:r>
      <w:proofErr w:type="spellStart"/>
      <w:r w:rsidR="00187676">
        <w:rPr>
          <w:lang w:val="en-US"/>
        </w:rPr>
        <w:t>Kitchenham</w:t>
      </w:r>
      <w:proofErr w:type="spellEnd"/>
      <w:r w:rsidR="00187676">
        <w:rPr>
          <w:lang w:val="en-US"/>
        </w:rPr>
        <w:t xml:space="preserve"> </w:t>
      </w:r>
      <w:r w:rsidR="00187676">
        <w:rPr>
          <w:lang w:val="en-US"/>
        </w:rPr>
        <w:fldChar w:fldCharType="begin"/>
      </w:r>
      <w:r w:rsidR="000416C1">
        <w:rPr>
          <w:lang w:val="en-US"/>
        </w:rPr>
        <w:instrText xml:space="preserve"> ADDIN ZOTERO_ITEM CSL_CITATION {"citationID":"RIydL1lm","properties":{"formattedCitation":"[16]","plainCitation":"[16]","noteIndex":0},"citationItems":[{"id":23,"uris":["http://zotero.org/users/local/6uvqPQf9/items/UDSX4MFC"],"uri":["http://zotero.org/users/local/6uvqPQf9/items/UDSX4MFC"],"itemData":{"id":23,"type":"article-journal","language":"en","page":"33","source":"Zotero","title":"Procedures for Performing Systematic Reviews","author":[{"family":"Kitchenham","given":"Barbara"}]}}],"schema":"https://github.com/citation-style-language/schema/raw/master/csl-citation.json"} </w:instrText>
      </w:r>
      <w:r w:rsidR="00187676">
        <w:rPr>
          <w:lang w:val="en-US"/>
        </w:rPr>
        <w:fldChar w:fldCharType="separate"/>
      </w:r>
      <w:r w:rsidR="000416C1" w:rsidRPr="000416C1">
        <w:t>[16]</w:t>
      </w:r>
      <w:r w:rsidR="00187676">
        <w:rPr>
          <w:lang w:val="en-US"/>
        </w:rPr>
        <w:fldChar w:fldCharType="end"/>
      </w:r>
      <w:r w:rsidR="00672C95">
        <w:rPr>
          <w:lang w:val="en-US"/>
        </w:rPr>
        <w:t xml:space="preserve"> and the structure of this paper was influenced by several other literature reviews </w:t>
      </w:r>
      <w:r w:rsidR="00672C95">
        <w:rPr>
          <w:lang w:val="en-US"/>
        </w:rPr>
        <w:fldChar w:fldCharType="begin"/>
      </w:r>
      <w:r w:rsidR="00672C95">
        <w:rPr>
          <w:lang w:val="en-US"/>
        </w:rPr>
        <w:instrText xml:space="preserve"> ADDIN ZOTERO_ITEM CSL_CITATION {"citationID":"YQac1FQJ","properties":{"formattedCitation":"[17], [18]","plainCitation":"[17], [18]","noteIndex":0},"citationItems":[{"id":75,"uris":["http://zotero.org/users/local/6uvqPQf9/items/CCJUJI4E"],"uri":["http://zotero.org/users/local/6uvqPQf9/items/CCJUJI4E"],"itemData":{"id":75,"type":"article-journal","abstract":"In the past five years there has been a dramatic increase in work on Search-Based Software Engineering (SBSE), an approach to Software Engineering (SE) in which Search-Based Optimization (SBO) algorithms are used to address problems in SE. SBSE has been applied to problems throughout the SE lifecycle, from requirements and project planning to maintenance and reengineering. The approach is attractive because it offers a suite of adaptive automated and semiautomated solutions in situations typified by large complex problem spaces with multiple competing and conflicting objectives. This article1 provides a review and classification of literature on SBSE. The work identifies research trends and relationships between the techniques applied and the applications to which they have been applied and highlights gaps in the literature and avenues for further research.","container-title":"ACM Computing Surveys","DOI":"10.1145/2379776.2379787","ISSN":"0360-0300","issue":"1","journalAbbreviation":"ACM Comput. Surv.","page":"11:1–11:61","source":"November 2012","title":"Search-based software engineering: Trends, techniques and applications","title-short":"Search-based software engineering","volume":"45","author":[{"family":"Harman","given":"Mark"},{"family":"Mansouri","given":"S. Afshin"},{"family":"Zhang","given":"Yuanyuan"}],"issued":{"date-parts":[["2012",12,7]]}}},{"id":72,"uris":["http://zotero.org/users/local/6uvqPQf9/items/3KNSUTBE"],"uri":["http://zotero.org/users/local/6uvqPQf9/items/3KNSUTBE"],"itemData":{"id":72,"type":"article-journal","abstract":"Due to significant industrial demands toward software systems with increasing complexity and challenging quality requirements, software architecture design has become an important development activity and the research domain is rapidly evolving. In the last decades, software architecture optimization methods, which aim to automate the search for an optimal architecture design with respect to a (set of) quality attribute(s), have proliferated. However, the reported results are fragmented over different research communities, multiple system domains, and multiple quality attributes. To integrate the existing research results, we have performed a systematic literature review and analyzed the results of 188 research papers from the different research communities. Based on this survey, a taxonomy has been created which is used to classify the existing research. Furthermore, the systematic analysis of the research literature provided in this review aims to help the research community in consolidating the existing research efforts and deriving a research agenda for future developments.","container-title":"IEEE Transactions on Software Engineering","DOI":"10.1109/TSE.2012.64","ISSN":"1939-3520","issue":"5","note":"event: IEEE Transactions on Software Engineering","page":"658-683","source":"IEEE Xplore","title":"Software Architecture Optimization Methods: A Systematic Literature Review","title-short":"Software Architecture Optimization Methods","volume":"39","author":[{"family":"Aleti","given":"Aldeida"},{"family":"Buhnova","given":"Barbora"},{"family":"Grunske","given":"Lars"},{"family":"Koziolek","given":"Anne"},{"family":"Meedeniya","given":"Indika"}],"issued":{"date-parts":[["2013",5]]}}}],"schema":"https://github.com/citation-style-language/schema/raw/master/csl-citation.json"} </w:instrText>
      </w:r>
      <w:r w:rsidR="00672C95">
        <w:rPr>
          <w:lang w:val="en-US"/>
        </w:rPr>
        <w:fldChar w:fldCharType="separate"/>
      </w:r>
      <w:r w:rsidR="00672C95" w:rsidRPr="00672C95">
        <w:t>[17], [18]</w:t>
      </w:r>
      <w:r w:rsidR="00672C95">
        <w:rPr>
          <w:lang w:val="en-US"/>
        </w:rPr>
        <w:fldChar w:fldCharType="end"/>
      </w:r>
      <w:r w:rsidR="00672C95">
        <w:rPr>
          <w:lang w:val="en-US"/>
        </w:rPr>
        <w:t>.</w:t>
      </w:r>
      <w:r w:rsidR="00187676">
        <w:rPr>
          <w:lang w:val="en-US"/>
        </w:rPr>
        <w:t xml:space="preserve"> </w:t>
      </w:r>
      <w:r w:rsidR="00407B9D">
        <w:rPr>
          <w:lang w:val="en-US"/>
        </w:rPr>
        <w:t>Much like the references provided, this paper</w:t>
      </w:r>
      <w:r w:rsidR="00187676">
        <w:rPr>
          <w:lang w:val="en-US"/>
        </w:rPr>
        <w:t xml:space="preserve"> structures the review into </w:t>
      </w:r>
      <w:r w:rsidR="0036746E">
        <w:rPr>
          <w:lang w:val="en-US"/>
        </w:rPr>
        <w:t>three</w:t>
      </w:r>
      <w:r w:rsidR="00187676">
        <w:rPr>
          <w:lang w:val="en-US"/>
        </w:rPr>
        <w:t xml:space="preserve"> </w:t>
      </w:r>
      <w:r w:rsidR="0036746E">
        <w:rPr>
          <w:lang w:val="en-US"/>
        </w:rPr>
        <w:t>phases</w:t>
      </w:r>
      <w:r w:rsidR="00187676">
        <w:rPr>
          <w:lang w:val="en-US"/>
        </w:rPr>
        <w:t xml:space="preserve">: planning, conducting, and reporting. </w:t>
      </w:r>
      <w:r w:rsidR="0036746E">
        <w:rPr>
          <w:lang w:val="en-US"/>
        </w:rPr>
        <w:t>The current</w:t>
      </w:r>
      <w:r w:rsidR="00187676">
        <w:rPr>
          <w:lang w:val="en-US"/>
        </w:rPr>
        <w:t xml:space="preserve"> section will be used to outline the research protocol including the research questions, tasks for qualification, and literature search process.</w:t>
      </w:r>
      <w:r>
        <w:rPr>
          <w:lang w:val="en-US"/>
        </w:rPr>
        <w:t xml:space="preserve"> </w:t>
      </w:r>
      <w:r w:rsidR="0036746E">
        <w:rPr>
          <w:lang w:val="en-US"/>
        </w:rPr>
        <w:t>Each of the</w:t>
      </w:r>
      <w:r w:rsidR="00187676">
        <w:rPr>
          <w:lang w:val="en-US"/>
        </w:rPr>
        <w:t xml:space="preserve"> following sections</w:t>
      </w:r>
      <w:r w:rsidR="00EC7D0E">
        <w:rPr>
          <w:lang w:val="en-US"/>
        </w:rPr>
        <w:t xml:space="preserve">, </w:t>
      </w:r>
      <w:r w:rsidR="00EC7D0E">
        <w:rPr>
          <w:lang w:val="en-US"/>
        </w:rPr>
        <w:fldChar w:fldCharType="begin"/>
      </w:r>
      <w:r w:rsidR="00EC7D0E">
        <w:rPr>
          <w:lang w:val="en-US"/>
        </w:rPr>
        <w:instrText xml:space="preserve"> REF _Ref43488985 \r \h </w:instrText>
      </w:r>
      <w:r w:rsidR="00EC7D0E">
        <w:rPr>
          <w:lang w:val="en-US"/>
        </w:rPr>
      </w:r>
      <w:r w:rsidR="00EC7D0E">
        <w:rPr>
          <w:lang w:val="en-US"/>
        </w:rPr>
        <w:fldChar w:fldCharType="separate"/>
      </w:r>
      <w:r w:rsidR="00C87BE9">
        <w:rPr>
          <w:lang w:val="en-US"/>
        </w:rPr>
        <w:t>III</w:t>
      </w:r>
      <w:r w:rsidR="00EC7D0E">
        <w:rPr>
          <w:lang w:val="en-US"/>
        </w:rPr>
        <w:fldChar w:fldCharType="end"/>
      </w:r>
      <w:r w:rsidR="00EC7D0E">
        <w:rPr>
          <w:lang w:val="en-US"/>
        </w:rPr>
        <w:t xml:space="preserve">, </w:t>
      </w:r>
      <w:r w:rsidR="00EC7D0E">
        <w:rPr>
          <w:lang w:val="en-US"/>
        </w:rPr>
        <w:fldChar w:fldCharType="begin"/>
      </w:r>
      <w:r w:rsidR="00EC7D0E">
        <w:rPr>
          <w:lang w:val="en-US"/>
        </w:rPr>
        <w:instrText xml:space="preserve"> REF _Ref43488986 \r \h </w:instrText>
      </w:r>
      <w:r w:rsidR="00EC7D0E">
        <w:rPr>
          <w:lang w:val="en-US"/>
        </w:rPr>
      </w:r>
      <w:r w:rsidR="00EC7D0E">
        <w:rPr>
          <w:lang w:val="en-US"/>
        </w:rPr>
        <w:fldChar w:fldCharType="separate"/>
      </w:r>
      <w:r w:rsidR="00C87BE9">
        <w:rPr>
          <w:lang w:val="en-US"/>
        </w:rPr>
        <w:t>IV</w:t>
      </w:r>
      <w:r w:rsidR="00EC7D0E">
        <w:rPr>
          <w:lang w:val="en-US"/>
        </w:rPr>
        <w:fldChar w:fldCharType="end"/>
      </w:r>
      <w:r w:rsidR="00EC7D0E">
        <w:rPr>
          <w:lang w:val="en-US"/>
        </w:rPr>
        <w:t xml:space="preserve">, and </w:t>
      </w:r>
      <w:r w:rsidR="00EC7D0E">
        <w:rPr>
          <w:lang w:val="en-US"/>
        </w:rPr>
        <w:fldChar w:fldCharType="begin"/>
      </w:r>
      <w:r w:rsidR="00EC7D0E">
        <w:rPr>
          <w:lang w:val="en-US"/>
        </w:rPr>
        <w:instrText xml:space="preserve"> REF _Ref43243460 \r \h </w:instrText>
      </w:r>
      <w:r w:rsidR="00EC7D0E">
        <w:rPr>
          <w:lang w:val="en-US"/>
        </w:rPr>
      </w:r>
      <w:r w:rsidR="00EC7D0E">
        <w:rPr>
          <w:lang w:val="en-US"/>
        </w:rPr>
        <w:fldChar w:fldCharType="separate"/>
      </w:r>
      <w:r w:rsidR="00C87BE9">
        <w:rPr>
          <w:lang w:val="en-US"/>
        </w:rPr>
        <w:t>V</w:t>
      </w:r>
      <w:r w:rsidR="00EC7D0E">
        <w:rPr>
          <w:lang w:val="en-US"/>
        </w:rPr>
        <w:fldChar w:fldCharType="end"/>
      </w:r>
      <w:r w:rsidR="00EC7D0E">
        <w:rPr>
          <w:lang w:val="en-US"/>
        </w:rPr>
        <w:t>,</w:t>
      </w:r>
      <w:r w:rsidR="00187676">
        <w:rPr>
          <w:lang w:val="en-US"/>
        </w:rPr>
        <w:t xml:space="preserve"> will address one of the research questions posed</w:t>
      </w:r>
      <w:r w:rsidR="00D0238A">
        <w:rPr>
          <w:lang w:val="en-US"/>
        </w:rPr>
        <w:t xml:space="preserve"> in</w:t>
      </w:r>
      <w:r w:rsidR="00EC7D0E">
        <w:rPr>
          <w:lang w:val="en-US"/>
        </w:rPr>
        <w:t xml:space="preserve"> the next segment. </w:t>
      </w:r>
      <w:r w:rsidR="0036746E">
        <w:rPr>
          <w:lang w:val="en-US"/>
        </w:rPr>
        <w:t xml:space="preserve">These sections will discover potential answers to the research question </w:t>
      </w:r>
      <w:r w:rsidR="00187676">
        <w:rPr>
          <w:lang w:val="en-US"/>
        </w:rPr>
        <w:t>and report of the state of the field</w:t>
      </w:r>
      <w:r w:rsidR="00DF5EB1">
        <w:rPr>
          <w:lang w:val="en-US"/>
        </w:rPr>
        <w:t xml:space="preserve"> based on literature discovered</w:t>
      </w:r>
      <w:r w:rsidR="00187676">
        <w:rPr>
          <w:lang w:val="en-US"/>
        </w:rPr>
        <w:t xml:space="preserve"> by the </w:t>
      </w:r>
      <w:r w:rsidR="0036746E">
        <w:rPr>
          <w:lang w:val="en-US"/>
        </w:rPr>
        <w:t xml:space="preserve">search and inclusion process. Finally, </w:t>
      </w:r>
      <w:r w:rsidR="00DF5EB1">
        <w:rPr>
          <w:lang w:val="en-US"/>
        </w:rPr>
        <w:t>this</w:t>
      </w:r>
      <w:r w:rsidR="0036746E">
        <w:rPr>
          <w:lang w:val="en-US"/>
        </w:rPr>
        <w:t xml:space="preserve"> paper identifies potential future research directions and presents a conclusion of the findings.</w:t>
      </w:r>
    </w:p>
    <w:p w14:paraId="573CB605" w14:textId="0AF04628" w:rsidR="009303D9" w:rsidRDefault="005D0DF7" w:rsidP="00ED0149">
      <w:pPr>
        <w:pStyle w:val="Heading2"/>
      </w:pPr>
      <w:bookmarkStart w:id="2" w:name="_Ref43489041"/>
      <w:r>
        <w:t>Research Questions</w:t>
      </w:r>
      <w:bookmarkEnd w:id="2"/>
    </w:p>
    <w:p w14:paraId="35197F50" w14:textId="03E24513" w:rsidR="009E6EE9" w:rsidRDefault="00EA2329" w:rsidP="00E7596C">
      <w:pPr>
        <w:pStyle w:val="BodyText"/>
        <w:rPr>
          <w:lang w:val="en-US"/>
        </w:rPr>
      </w:pPr>
      <w:r>
        <w:rPr>
          <w:lang w:val="en-US"/>
        </w:rPr>
        <w:t>T</w:t>
      </w:r>
      <w:r w:rsidR="009E6EE9">
        <w:rPr>
          <w:lang w:val="en-US"/>
        </w:rPr>
        <w:t>he following research questions have been derived</w:t>
      </w:r>
      <w:r>
        <w:rPr>
          <w:lang w:val="en-US"/>
        </w:rPr>
        <w:t>, b</w:t>
      </w:r>
      <w:r>
        <w:rPr>
          <w:lang w:val="en-US"/>
        </w:rPr>
        <w:t xml:space="preserve">ased on the first research objective described in Section </w:t>
      </w:r>
      <w:r>
        <w:rPr>
          <w:lang w:val="en-US"/>
        </w:rPr>
        <w:fldChar w:fldCharType="begin"/>
      </w:r>
      <w:r>
        <w:rPr>
          <w:lang w:val="en-US"/>
        </w:rPr>
        <w:instrText xml:space="preserve"> REF _Ref43489178 \r \h </w:instrText>
      </w:r>
      <w:r>
        <w:rPr>
          <w:lang w:val="en-US"/>
        </w:rPr>
      </w:r>
      <w:r>
        <w:rPr>
          <w:lang w:val="en-US"/>
        </w:rPr>
        <w:fldChar w:fldCharType="separate"/>
      </w:r>
      <w:r w:rsidR="00C87BE9">
        <w:rPr>
          <w:lang w:val="en-US"/>
        </w:rPr>
        <w:t>I.C</w:t>
      </w:r>
      <w:r>
        <w:rPr>
          <w:lang w:val="en-US"/>
        </w:rPr>
        <w:fldChar w:fldCharType="end"/>
      </w:r>
      <w:r w:rsidR="009E6EE9">
        <w:rPr>
          <w:lang w:val="en-US"/>
        </w:rPr>
        <w:t>. These questions will become the basis of the literature review and will be addressed in</w:t>
      </w:r>
      <w:r w:rsidR="00702E54">
        <w:rPr>
          <w:lang w:val="en-US"/>
        </w:rPr>
        <w:t xml:space="preserve"> Sections </w:t>
      </w:r>
      <w:r w:rsidR="00702E54">
        <w:rPr>
          <w:lang w:val="en-US"/>
        </w:rPr>
        <w:fldChar w:fldCharType="begin"/>
      </w:r>
      <w:r w:rsidR="00702E54">
        <w:rPr>
          <w:lang w:val="en-US"/>
        </w:rPr>
        <w:instrText xml:space="preserve"> REF _Ref43488985 \r \h </w:instrText>
      </w:r>
      <w:r w:rsidR="00702E54">
        <w:rPr>
          <w:lang w:val="en-US"/>
        </w:rPr>
      </w:r>
      <w:r w:rsidR="00702E54">
        <w:rPr>
          <w:lang w:val="en-US"/>
        </w:rPr>
        <w:fldChar w:fldCharType="separate"/>
      </w:r>
      <w:r w:rsidR="00C87BE9">
        <w:rPr>
          <w:lang w:val="en-US"/>
        </w:rPr>
        <w:t>III</w:t>
      </w:r>
      <w:r w:rsidR="00702E54">
        <w:rPr>
          <w:lang w:val="en-US"/>
        </w:rPr>
        <w:fldChar w:fldCharType="end"/>
      </w:r>
      <w:r w:rsidR="00702E54">
        <w:rPr>
          <w:lang w:val="en-US"/>
        </w:rPr>
        <w:t xml:space="preserve">, </w:t>
      </w:r>
      <w:r w:rsidR="00702E54">
        <w:rPr>
          <w:lang w:val="en-US"/>
        </w:rPr>
        <w:fldChar w:fldCharType="begin"/>
      </w:r>
      <w:r w:rsidR="00702E54">
        <w:rPr>
          <w:lang w:val="en-US"/>
        </w:rPr>
        <w:instrText xml:space="preserve"> REF _Ref43488986 \r \h </w:instrText>
      </w:r>
      <w:r w:rsidR="00702E54">
        <w:rPr>
          <w:lang w:val="en-US"/>
        </w:rPr>
      </w:r>
      <w:r w:rsidR="00702E54">
        <w:rPr>
          <w:lang w:val="en-US"/>
        </w:rPr>
        <w:fldChar w:fldCharType="separate"/>
      </w:r>
      <w:r w:rsidR="00C87BE9">
        <w:rPr>
          <w:lang w:val="en-US"/>
        </w:rPr>
        <w:t>IV</w:t>
      </w:r>
      <w:r w:rsidR="00702E54">
        <w:rPr>
          <w:lang w:val="en-US"/>
        </w:rPr>
        <w:fldChar w:fldCharType="end"/>
      </w:r>
      <w:r w:rsidR="00702E54">
        <w:rPr>
          <w:lang w:val="en-US"/>
        </w:rPr>
        <w:t xml:space="preserve">, and </w:t>
      </w:r>
      <w:r w:rsidR="00702E54">
        <w:rPr>
          <w:lang w:val="en-US"/>
        </w:rPr>
        <w:fldChar w:fldCharType="begin"/>
      </w:r>
      <w:r w:rsidR="00702E54">
        <w:rPr>
          <w:lang w:val="en-US"/>
        </w:rPr>
        <w:instrText xml:space="preserve"> REF _Ref43243460 \r \h </w:instrText>
      </w:r>
      <w:r w:rsidR="00702E54">
        <w:rPr>
          <w:lang w:val="en-US"/>
        </w:rPr>
      </w:r>
      <w:r w:rsidR="00702E54">
        <w:rPr>
          <w:lang w:val="en-US"/>
        </w:rPr>
        <w:fldChar w:fldCharType="separate"/>
      </w:r>
      <w:r w:rsidR="00C87BE9">
        <w:rPr>
          <w:lang w:val="en-US"/>
        </w:rPr>
        <w:t>V</w:t>
      </w:r>
      <w:r w:rsidR="00702E54">
        <w:rPr>
          <w:lang w:val="en-US"/>
        </w:rPr>
        <w:fldChar w:fldCharType="end"/>
      </w:r>
      <w:r w:rsidR="00702E54">
        <w:rPr>
          <w:lang w:val="en-US"/>
        </w:rPr>
        <w:t xml:space="preserve"> respectively</w:t>
      </w:r>
      <w:r w:rsidR="009E6EE9">
        <w:rPr>
          <w:lang w:val="en-US"/>
        </w:rPr>
        <w:t>.</w:t>
      </w:r>
    </w:p>
    <w:p w14:paraId="38F3E7BC" w14:textId="7DF48F49" w:rsidR="00324909" w:rsidRPr="00324909" w:rsidRDefault="00324909" w:rsidP="00324909">
      <w:pPr>
        <w:pStyle w:val="BodyText"/>
        <w:numPr>
          <w:ilvl w:val="0"/>
          <w:numId w:val="27"/>
        </w:numPr>
        <w:rPr>
          <w:lang w:val="en-US"/>
        </w:rPr>
      </w:pPr>
      <w:r>
        <w:rPr>
          <w:b/>
          <w:bCs/>
          <w:lang w:val="en-US"/>
        </w:rPr>
        <w:t xml:space="preserve">RQ1. Text Corpora </w:t>
      </w:r>
      <w:r>
        <w:rPr>
          <w:lang w:val="en-US"/>
        </w:rPr>
        <w:t>What current text corpora are being used as a basis for artificial intelligence units in text</w:t>
      </w:r>
      <w:r w:rsidR="008509A6">
        <w:rPr>
          <w:lang w:val="en-US"/>
        </w:rPr>
        <w:t xml:space="preserve"> complexity classification and simplification</w:t>
      </w:r>
      <w:r>
        <w:rPr>
          <w:lang w:val="en-US"/>
        </w:rPr>
        <w:t>?</w:t>
      </w:r>
    </w:p>
    <w:p w14:paraId="4F1FBC86" w14:textId="096FC045" w:rsidR="009303D9" w:rsidRDefault="009E6EE9" w:rsidP="009E6EE9">
      <w:pPr>
        <w:pStyle w:val="BodyText"/>
        <w:numPr>
          <w:ilvl w:val="0"/>
          <w:numId w:val="27"/>
        </w:numPr>
        <w:rPr>
          <w:lang w:val="en-US"/>
        </w:rPr>
      </w:pPr>
      <w:r>
        <w:rPr>
          <w:b/>
          <w:bCs/>
          <w:lang w:val="en-US"/>
        </w:rPr>
        <w:t>RQ</w:t>
      </w:r>
      <w:r w:rsidR="00324909">
        <w:rPr>
          <w:b/>
          <w:bCs/>
          <w:lang w:val="en-US"/>
        </w:rPr>
        <w:t>2</w:t>
      </w:r>
      <w:r>
        <w:rPr>
          <w:b/>
          <w:bCs/>
          <w:lang w:val="en-US"/>
        </w:rPr>
        <w:t>.</w:t>
      </w:r>
      <w:r w:rsidR="00307E80">
        <w:rPr>
          <w:b/>
          <w:bCs/>
          <w:lang w:val="en-US"/>
        </w:rPr>
        <w:t xml:space="preserve"> </w:t>
      </w:r>
      <w:r w:rsidR="00376F79">
        <w:rPr>
          <w:b/>
          <w:bCs/>
          <w:lang w:val="en-US"/>
        </w:rPr>
        <w:t xml:space="preserve">Complexity Classification </w:t>
      </w:r>
      <w:r w:rsidR="00376F79">
        <w:rPr>
          <w:lang w:val="en-US"/>
        </w:rPr>
        <w:t>What</w:t>
      </w:r>
      <w:r w:rsidR="007B4EAC">
        <w:rPr>
          <w:lang w:val="en-US"/>
        </w:rPr>
        <w:t xml:space="preserve"> modules or architectures</w:t>
      </w:r>
      <w:r w:rsidR="00376F79">
        <w:rPr>
          <w:lang w:val="en-US"/>
        </w:rPr>
        <w:t xml:space="preserve"> are currently used for determining the complexity level of a text?</w:t>
      </w:r>
    </w:p>
    <w:p w14:paraId="0F90514D" w14:textId="779A09DB" w:rsidR="006347CF" w:rsidRPr="00672C95" w:rsidRDefault="00331191" w:rsidP="00672C95">
      <w:pPr>
        <w:pStyle w:val="BodyText"/>
        <w:numPr>
          <w:ilvl w:val="0"/>
          <w:numId w:val="27"/>
        </w:numPr>
        <w:rPr>
          <w:lang w:val="en-US"/>
        </w:rPr>
      </w:pPr>
      <w:r w:rsidRPr="00D0238A">
        <w:rPr>
          <w:b/>
          <w:bCs/>
          <w:lang w:val="en-US"/>
        </w:rPr>
        <w:t>RQ3.</w:t>
      </w:r>
      <w:r w:rsidR="00307E80">
        <w:rPr>
          <w:b/>
          <w:bCs/>
          <w:lang w:val="en-US"/>
        </w:rPr>
        <w:t xml:space="preserve"> </w:t>
      </w:r>
      <w:r w:rsidR="00191B06">
        <w:rPr>
          <w:b/>
          <w:bCs/>
          <w:lang w:val="en-US"/>
        </w:rPr>
        <w:t>Simplification</w:t>
      </w:r>
      <w:r w:rsidR="00307E80">
        <w:rPr>
          <w:b/>
          <w:bCs/>
          <w:lang w:val="en-US"/>
        </w:rPr>
        <w:t xml:space="preserve"> Architectures</w:t>
      </w:r>
      <w:r w:rsidRPr="00D0238A">
        <w:rPr>
          <w:b/>
          <w:bCs/>
          <w:lang w:val="en-US"/>
        </w:rPr>
        <w:t xml:space="preserve"> </w:t>
      </w:r>
      <w:r w:rsidRPr="00D0238A">
        <w:rPr>
          <w:lang w:val="en-US"/>
        </w:rPr>
        <w:t>What methods or architectures are currently used b</w:t>
      </w:r>
      <w:r w:rsidR="008E1C10" w:rsidRPr="00D0238A">
        <w:rPr>
          <w:lang w:val="en-US"/>
        </w:rPr>
        <w:t>y</w:t>
      </w:r>
      <w:r w:rsidRPr="00D0238A">
        <w:rPr>
          <w:lang w:val="en-US"/>
        </w:rPr>
        <w:t xml:space="preserve"> researchers to create text simplification </w:t>
      </w:r>
      <w:r w:rsidR="008E1C10" w:rsidRPr="00D0238A">
        <w:rPr>
          <w:lang w:val="en-US"/>
        </w:rPr>
        <w:t>models</w:t>
      </w:r>
      <w:r w:rsidRPr="00D0238A">
        <w:rPr>
          <w:lang w:val="en-US"/>
        </w:rPr>
        <w:t>?</w:t>
      </w:r>
    </w:p>
    <w:p w14:paraId="2E8BAAAD" w14:textId="334D033F" w:rsidR="009303D9" w:rsidRDefault="002765AD" w:rsidP="00ED0149">
      <w:pPr>
        <w:pStyle w:val="Heading2"/>
      </w:pPr>
      <w:r>
        <w:t>Research Tasks</w:t>
      </w:r>
    </w:p>
    <w:p w14:paraId="2C8248DA" w14:textId="2797A8F7" w:rsidR="00E01405" w:rsidRDefault="00E01405" w:rsidP="00E01405">
      <w:pPr>
        <w:ind w:firstLine="13.50pt"/>
      </w:pPr>
      <w:r>
        <w:t xml:space="preserve">To answer the three research questions, </w:t>
      </w:r>
      <w:r w:rsidR="00D23CCA">
        <w:t>several</w:t>
      </w:r>
      <w:r>
        <w:t xml:space="preserve"> tasks have been conducted: one task to set up the literature review, a second task to classify each literature based on its methods and resources, and a third task to identify gaps and propose future research. These tasks were conducted sequentially and the cumulation of the work will be summarized at the conclusion of this paper.</w:t>
      </w:r>
    </w:p>
    <w:p w14:paraId="3BEB2096" w14:textId="221A25C6" w:rsidR="00AB361E" w:rsidRDefault="00AB361E" w:rsidP="00E01405">
      <w:pPr>
        <w:ind w:firstLine="13.50pt"/>
      </w:pPr>
      <w:r>
        <w:t>The first task, setting up the literature review, includes the definition of the search and review process, the selection of search engines, definition of a keyword set, and a final selection of papers generated from the keyword list compared against a set of inclusion and exclusion criteria. This step is explained further in the following section</w:t>
      </w:r>
      <w:r w:rsidR="00307E80">
        <w:t xml:space="preserve"> </w:t>
      </w:r>
      <w:r w:rsidR="00307E80">
        <w:rPr>
          <w:i/>
          <w:iCs/>
        </w:rPr>
        <w:t xml:space="preserve">Literature </w:t>
      </w:r>
      <w:r w:rsidR="00307E80" w:rsidRPr="00376F79">
        <w:t>Search</w:t>
      </w:r>
      <w:r w:rsidR="00307E80">
        <w:rPr>
          <w:i/>
          <w:iCs/>
        </w:rPr>
        <w:t xml:space="preserve"> Process</w:t>
      </w:r>
      <w:r>
        <w:t>.</w:t>
      </w:r>
    </w:p>
    <w:p w14:paraId="6027D340" w14:textId="7206A347" w:rsidR="00307E80" w:rsidRDefault="00307E80" w:rsidP="00E01405">
      <w:pPr>
        <w:ind w:firstLine="13.50pt"/>
      </w:pPr>
      <w:r>
        <w:t xml:space="preserve">In the second research task, each paper collected in the previous setup task was classified according to which methods of each </w:t>
      </w:r>
      <w:r>
        <w:rPr>
          <w:b/>
          <w:bCs/>
        </w:rPr>
        <w:t>RQ1</w:t>
      </w:r>
      <w:r w:rsidRPr="00307E80">
        <w:t>,</w:t>
      </w:r>
      <w:r>
        <w:rPr>
          <w:b/>
          <w:bCs/>
        </w:rPr>
        <w:t xml:space="preserve"> RQ2</w:t>
      </w:r>
      <w:r>
        <w:t xml:space="preserve">, </w:t>
      </w:r>
      <w:r>
        <w:rPr>
          <w:b/>
          <w:bCs/>
        </w:rPr>
        <w:t xml:space="preserve">RQ3 </w:t>
      </w:r>
      <w:r>
        <w:t xml:space="preserve">was used in the research. The aim of this task is </w:t>
      </w:r>
      <w:r w:rsidR="007A4059">
        <w:t>to provide an overview of the field of text complexity and simplification.</w:t>
      </w:r>
      <w:r w:rsidR="006578BF">
        <w:t xml:space="preserve"> Prevailing trends and methodologies for each research question are presented along with potential strengths an</w:t>
      </w:r>
      <w:r w:rsidR="00B064D6">
        <w:t>d</w:t>
      </w:r>
      <w:r w:rsidR="006578BF">
        <w:t xml:space="preserve"> weaknesses in </w:t>
      </w:r>
      <w:r w:rsidR="00E13F52">
        <w:t>S</w:t>
      </w:r>
      <w:r w:rsidR="006578BF">
        <w:t xml:space="preserve">ections </w:t>
      </w:r>
      <w:r w:rsidR="006578BF">
        <w:fldChar w:fldCharType="begin"/>
      </w:r>
      <w:r w:rsidR="006578BF">
        <w:instrText xml:space="preserve"> REF _Ref43243379 \r \h </w:instrText>
      </w:r>
      <w:r w:rsidR="006578BF">
        <w:fldChar w:fldCharType="separate"/>
      </w:r>
      <w:r w:rsidR="00C87BE9">
        <w:t>III.D</w:t>
      </w:r>
      <w:r w:rsidR="006578BF">
        <w:fldChar w:fldCharType="end"/>
      </w:r>
      <w:r w:rsidR="006578BF">
        <w:t xml:space="preserve">, </w:t>
      </w:r>
      <w:r w:rsidR="006578BF">
        <w:fldChar w:fldCharType="begin"/>
      </w:r>
      <w:r w:rsidR="006578BF">
        <w:instrText xml:space="preserve"> REF _Ref43243456 \r \h </w:instrText>
      </w:r>
      <w:r w:rsidR="006578BF">
        <w:fldChar w:fldCharType="separate"/>
      </w:r>
      <w:r w:rsidR="00C87BE9">
        <w:t>0</w:t>
      </w:r>
      <w:r w:rsidR="006578BF">
        <w:fldChar w:fldCharType="end"/>
      </w:r>
      <w:r w:rsidR="006578BF">
        <w:t xml:space="preserve">, and </w:t>
      </w:r>
      <w:r w:rsidR="006578BF">
        <w:fldChar w:fldCharType="begin"/>
      </w:r>
      <w:r w:rsidR="006578BF">
        <w:instrText xml:space="preserve"> REF _Ref43243460 \r \h </w:instrText>
      </w:r>
      <w:r w:rsidR="006578BF">
        <w:fldChar w:fldCharType="separate"/>
      </w:r>
      <w:r w:rsidR="00C87BE9">
        <w:t>V</w:t>
      </w:r>
      <w:r w:rsidR="006578BF">
        <w:fldChar w:fldCharType="end"/>
      </w:r>
      <w:r w:rsidR="006578BF">
        <w:t xml:space="preserve"> respectively. </w:t>
      </w:r>
      <w:r w:rsidR="007A4059">
        <w:t>Additionally, this task will create a full research space for the next and final research task.</w:t>
      </w:r>
    </w:p>
    <w:p w14:paraId="63020358" w14:textId="0B8E5537" w:rsidR="007A4059" w:rsidRPr="00376F79" w:rsidRDefault="007A4059" w:rsidP="00E01405">
      <w:pPr>
        <w:ind w:firstLine="13.50pt"/>
      </w:pPr>
      <w:r>
        <w:t>In the final research task, each paper</w:t>
      </w:r>
      <w:r w:rsidR="00172C81">
        <w:t xml:space="preserve"> gathered and classified in the</w:t>
      </w:r>
      <w:r>
        <w:t xml:space="preserve"> previous task</w:t>
      </w:r>
      <w:r w:rsidR="00172C81">
        <w:t xml:space="preserve"> is cross analyzed against the collected trends to dis</w:t>
      </w:r>
      <w:r w:rsidR="00376F79">
        <w:t xml:space="preserve">cover </w:t>
      </w:r>
      <w:r w:rsidR="006578BF">
        <w:t xml:space="preserve">areas of future research in Section </w:t>
      </w:r>
      <w:r w:rsidR="006578BF">
        <w:fldChar w:fldCharType="begin"/>
      </w:r>
      <w:r w:rsidR="006578BF">
        <w:instrText xml:space="preserve"> REF _Ref43243529 \r \h </w:instrText>
      </w:r>
      <w:r w:rsidR="006578BF">
        <w:fldChar w:fldCharType="separate"/>
      </w:r>
      <w:r w:rsidR="00C87BE9">
        <w:t>VI</w:t>
      </w:r>
      <w:r w:rsidR="006578BF">
        <w:fldChar w:fldCharType="end"/>
      </w:r>
      <w:r w:rsidR="006578BF">
        <w:t xml:space="preserve">. Additionally, a closing summary of the paper and conclusions about the state of the field will be presented in Section </w:t>
      </w:r>
      <w:r w:rsidR="006578BF">
        <w:fldChar w:fldCharType="begin"/>
      </w:r>
      <w:r w:rsidR="006578BF">
        <w:instrText xml:space="preserve"> REF _Ref43243534 \r \h </w:instrText>
      </w:r>
      <w:r w:rsidR="006578BF">
        <w:fldChar w:fldCharType="separate"/>
      </w:r>
      <w:r w:rsidR="00C87BE9">
        <w:t>VII</w:t>
      </w:r>
      <w:r w:rsidR="006578BF">
        <w:fldChar w:fldCharType="end"/>
      </w:r>
      <w:r w:rsidR="006578BF">
        <w:t>.</w:t>
      </w:r>
    </w:p>
    <w:p w14:paraId="05AF0BE9" w14:textId="22803FE1" w:rsidR="005E5030" w:rsidRDefault="002765AD" w:rsidP="00E01405">
      <w:pPr>
        <w:pStyle w:val="Heading2"/>
      </w:pPr>
      <w:r>
        <w:t>Literature Search Process</w:t>
      </w:r>
    </w:p>
    <w:p w14:paraId="556BDF8E" w14:textId="1FEAA536" w:rsidR="007D7A37" w:rsidRDefault="00672C95" w:rsidP="007D7A37">
      <w:r>
        <w:t xml:space="preserve">The </w:t>
      </w:r>
      <w:r w:rsidR="007D7A37">
        <w:t>search strategy for this review was directed at finding published research papers from conferences or journals. Google Scholar, IEEE Xplore, and ACM Digital Library were all used to find and collect the publications.</w:t>
      </w:r>
      <w:r w:rsidR="008B367D">
        <w:t xml:space="preserve"> </w:t>
      </w:r>
      <w:r w:rsidR="008B367D">
        <w:fldChar w:fldCharType="begin"/>
      </w:r>
      <w:r w:rsidR="008B367D">
        <w:instrText xml:space="preserve"> REF _Ref43495745 \r \h </w:instrText>
      </w:r>
      <w:r w:rsidR="008B367D">
        <w:fldChar w:fldCharType="separate"/>
      </w:r>
      <w:r w:rsidR="00C87BE9">
        <w:t xml:space="preserve">TABLE I. </w:t>
      </w:r>
      <w:r w:rsidR="008B367D">
        <w:fldChar w:fldCharType="end"/>
      </w:r>
      <w:r w:rsidR="008B367D">
        <w:t xml:space="preserve">Search Terms </w:t>
      </w:r>
      <w:r w:rsidR="007D7A37">
        <w:t xml:space="preserve">lists all the search terms used </w:t>
      </w:r>
      <w:r w:rsidR="00853868">
        <w:t>in the search for articles related to each research question</w:t>
      </w:r>
      <w:r w:rsidR="003877FC">
        <w:t xml:space="preserve"> and a second table applied to each research question to keep the results confined to text simplification research.</w:t>
      </w:r>
    </w:p>
    <w:p w14:paraId="266C2387" w14:textId="1AF055DF" w:rsidR="007D7A37" w:rsidRDefault="0008450D" w:rsidP="007D7A37">
      <w:pPr>
        <w:pStyle w:val="tablehead"/>
        <w:numPr>
          <w:ilvl w:val="0"/>
          <w:numId w:val="33"/>
        </w:numPr>
      </w:pPr>
      <w:bookmarkStart w:id="3" w:name="_Ref43495745"/>
      <w:r>
        <w:t>Search Terms</w:t>
      </w:r>
      <w:bookmarkEnd w:id="3"/>
    </w:p>
    <w:tbl>
      <w:tblPr>
        <w:tblW w:w="251.8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1" w:lastRow="0" w:firstColumn="1" w:lastColumn="0" w:noHBand="0" w:noVBand="1"/>
      </w:tblPr>
      <w:tblGrid>
        <w:gridCol w:w="1887"/>
        <w:gridCol w:w="3150"/>
      </w:tblGrid>
      <w:tr w:rsidR="0008450D" w14:paraId="0F53DF68" w14:textId="77777777" w:rsidTr="0008450D">
        <w:trPr>
          <w:cantSplit/>
          <w:trHeight w:val="240"/>
          <w:tblHeader/>
          <w:jc w:val="center"/>
        </w:trPr>
        <w:tc>
          <w:tcPr>
            <w:tcW w:w="94.35pt" w:type="dxa"/>
            <w:tcBorders>
              <w:top w:val="single" w:sz="2" w:space="0" w:color="auto"/>
              <w:start w:val="single" w:sz="2" w:space="0" w:color="auto"/>
              <w:bottom w:val="single" w:sz="2" w:space="0" w:color="auto"/>
              <w:end w:val="single" w:sz="2" w:space="0" w:color="auto"/>
            </w:tcBorders>
            <w:vAlign w:val="center"/>
            <w:hideMark/>
          </w:tcPr>
          <w:p w14:paraId="2DDBCE42" w14:textId="78DDA574" w:rsidR="0008450D" w:rsidRPr="0008450D" w:rsidRDefault="0008450D">
            <w:pPr>
              <w:jc w:val="start"/>
              <w:rPr>
                <w:b/>
                <w:bCs/>
                <w:i/>
                <w:iCs/>
                <w:sz w:val="16"/>
                <w:szCs w:val="16"/>
              </w:rPr>
            </w:pPr>
            <w:r>
              <w:rPr>
                <w:b/>
                <w:bCs/>
                <w:i/>
                <w:iCs/>
                <w:sz w:val="16"/>
                <w:szCs w:val="16"/>
              </w:rPr>
              <w:t>Research Question</w:t>
            </w:r>
          </w:p>
        </w:tc>
        <w:tc>
          <w:tcPr>
            <w:tcW w:w="157.50pt" w:type="dxa"/>
            <w:tcBorders>
              <w:top w:val="single" w:sz="2" w:space="0" w:color="auto"/>
              <w:start w:val="single" w:sz="2" w:space="0" w:color="auto"/>
              <w:bottom w:val="single" w:sz="2" w:space="0" w:color="auto"/>
              <w:end w:val="single" w:sz="2" w:space="0" w:color="auto"/>
            </w:tcBorders>
            <w:vAlign w:val="center"/>
            <w:hideMark/>
          </w:tcPr>
          <w:p w14:paraId="64849709" w14:textId="784868EE" w:rsidR="0008450D" w:rsidRDefault="0008450D">
            <w:pPr>
              <w:pStyle w:val="tablecolsubhead"/>
            </w:pPr>
            <w:r>
              <w:t>Search Terms</w:t>
            </w:r>
          </w:p>
        </w:tc>
      </w:tr>
      <w:tr w:rsidR="0008450D" w14:paraId="4C67AC2C" w14:textId="77777777" w:rsidTr="0008450D">
        <w:trPr>
          <w:trHeight w:val="320"/>
          <w:jc w:val="center"/>
        </w:trPr>
        <w:tc>
          <w:tcPr>
            <w:tcW w:w="94.35pt" w:type="dxa"/>
            <w:tcBorders>
              <w:top w:val="single" w:sz="2" w:space="0" w:color="auto"/>
              <w:start w:val="single" w:sz="2" w:space="0" w:color="auto"/>
              <w:bottom w:val="single" w:sz="2" w:space="0" w:color="auto"/>
              <w:end w:val="single" w:sz="2" w:space="0" w:color="auto"/>
            </w:tcBorders>
            <w:vAlign w:val="center"/>
            <w:hideMark/>
          </w:tcPr>
          <w:p w14:paraId="1FAE4032" w14:textId="14AF613A" w:rsidR="0008450D" w:rsidRDefault="0008450D">
            <w:pPr>
              <w:pStyle w:val="tablecopy"/>
              <w:rPr>
                <w:sz w:val="8"/>
                <w:szCs w:val="8"/>
              </w:rPr>
            </w:pPr>
            <w:r>
              <w:t>Complexity Classification</w:t>
            </w:r>
          </w:p>
        </w:tc>
        <w:tc>
          <w:tcPr>
            <w:tcW w:w="157.50pt" w:type="dxa"/>
            <w:tcBorders>
              <w:top w:val="single" w:sz="2" w:space="0" w:color="auto"/>
              <w:start w:val="single" w:sz="2" w:space="0" w:color="auto"/>
              <w:bottom w:val="single" w:sz="2" w:space="0" w:color="auto"/>
              <w:end w:val="single" w:sz="2" w:space="0" w:color="auto"/>
            </w:tcBorders>
            <w:vAlign w:val="center"/>
            <w:hideMark/>
          </w:tcPr>
          <w:p w14:paraId="7AE18677" w14:textId="64382B34" w:rsidR="0008450D" w:rsidRDefault="00853868">
            <w:pPr>
              <w:pStyle w:val="tablecopy"/>
            </w:pPr>
            <w:r>
              <w:t>measurement OR classification OR estimation</w:t>
            </w:r>
          </w:p>
        </w:tc>
      </w:tr>
      <w:tr w:rsidR="00853868" w14:paraId="3EFB74E9" w14:textId="77777777" w:rsidTr="0008450D">
        <w:trPr>
          <w:trHeight w:val="320"/>
          <w:jc w:val="center"/>
        </w:trPr>
        <w:tc>
          <w:tcPr>
            <w:tcW w:w="94.35pt" w:type="dxa"/>
            <w:tcBorders>
              <w:top w:val="single" w:sz="2" w:space="0" w:color="auto"/>
              <w:start w:val="single" w:sz="2" w:space="0" w:color="auto"/>
              <w:bottom w:val="single" w:sz="2" w:space="0" w:color="auto"/>
              <w:end w:val="single" w:sz="2" w:space="0" w:color="auto"/>
            </w:tcBorders>
            <w:vAlign w:val="center"/>
          </w:tcPr>
          <w:p w14:paraId="0FB5ACFB" w14:textId="048CA8E6" w:rsidR="00853868" w:rsidRDefault="00853868">
            <w:pPr>
              <w:pStyle w:val="tablecopy"/>
            </w:pPr>
            <w:r>
              <w:t>Text Corpora</w:t>
            </w:r>
          </w:p>
        </w:tc>
        <w:tc>
          <w:tcPr>
            <w:tcW w:w="157.50pt" w:type="dxa"/>
            <w:tcBorders>
              <w:top w:val="single" w:sz="2" w:space="0" w:color="auto"/>
              <w:start w:val="single" w:sz="2" w:space="0" w:color="auto"/>
              <w:bottom w:val="single" w:sz="2" w:space="0" w:color="auto"/>
              <w:end w:val="single" w:sz="2" w:space="0" w:color="auto"/>
            </w:tcBorders>
            <w:vAlign w:val="center"/>
          </w:tcPr>
          <w:p w14:paraId="47B9D3B4" w14:textId="5BE74B73" w:rsidR="00853868" w:rsidRDefault="00853868">
            <w:pPr>
              <w:pStyle w:val="tablecopy"/>
            </w:pPr>
            <w:r>
              <w:t xml:space="preserve">corpora OR corpus OR dataset OR training data OR source data </w:t>
            </w:r>
          </w:p>
        </w:tc>
      </w:tr>
      <w:tr w:rsidR="00853868" w14:paraId="37160466" w14:textId="77777777" w:rsidTr="0008450D">
        <w:trPr>
          <w:trHeight w:val="320"/>
          <w:jc w:val="center"/>
        </w:trPr>
        <w:tc>
          <w:tcPr>
            <w:tcW w:w="94.35pt" w:type="dxa"/>
            <w:tcBorders>
              <w:top w:val="single" w:sz="2" w:space="0" w:color="auto"/>
              <w:start w:val="single" w:sz="2" w:space="0" w:color="auto"/>
              <w:bottom w:val="single" w:sz="2" w:space="0" w:color="auto"/>
              <w:end w:val="single" w:sz="2" w:space="0" w:color="auto"/>
            </w:tcBorders>
            <w:vAlign w:val="center"/>
          </w:tcPr>
          <w:p w14:paraId="06847362" w14:textId="3F05D4BB" w:rsidR="00853868" w:rsidRDefault="007B4EAC">
            <w:pPr>
              <w:pStyle w:val="tablecopy"/>
            </w:pPr>
            <w:r>
              <w:t>Simplification</w:t>
            </w:r>
            <w:r w:rsidR="00853868">
              <w:t xml:space="preserve"> Architectures</w:t>
            </w:r>
          </w:p>
        </w:tc>
        <w:tc>
          <w:tcPr>
            <w:tcW w:w="157.50pt" w:type="dxa"/>
            <w:tcBorders>
              <w:top w:val="single" w:sz="2" w:space="0" w:color="auto"/>
              <w:start w:val="single" w:sz="2" w:space="0" w:color="auto"/>
              <w:bottom w:val="single" w:sz="2" w:space="0" w:color="auto"/>
              <w:end w:val="single" w:sz="2" w:space="0" w:color="auto"/>
            </w:tcBorders>
            <w:vAlign w:val="center"/>
          </w:tcPr>
          <w:p w14:paraId="224B1FF7" w14:textId="7DE0C2DF" w:rsidR="00853868" w:rsidRDefault="00853868">
            <w:pPr>
              <w:pStyle w:val="tablecopy"/>
            </w:pPr>
            <w:r>
              <w:t>machine learning OR deep learning OR</w:t>
            </w:r>
            <w:r w:rsidR="0000589F">
              <w:t xml:space="preserve"> neural OR</w:t>
            </w:r>
            <w:r>
              <w:t xml:space="preserve"> artificial OR artificial intelligence OR AI OR</w:t>
            </w:r>
            <w:r w:rsidR="008F606F">
              <w:t xml:space="preserve"> adaptation OR</w:t>
            </w:r>
            <w:r w:rsidR="007B4EAC">
              <w:t xml:space="preserve"> automat</w:t>
            </w:r>
            <w:r w:rsidR="00C21BA4">
              <w:t>ic</w:t>
            </w:r>
            <w:r w:rsidR="007B4EAC">
              <w:t xml:space="preserve"> OR architecture</w:t>
            </w:r>
          </w:p>
        </w:tc>
      </w:tr>
    </w:tbl>
    <w:p w14:paraId="56FF7E53" w14:textId="77777777" w:rsidR="007D7A37" w:rsidRPr="00672C95" w:rsidRDefault="007D7A37" w:rsidP="00C56103"/>
    <w:p w14:paraId="5844525F" w14:textId="7C0B8E08" w:rsidR="003C1DF5" w:rsidRDefault="0008450D" w:rsidP="003C1DF5">
      <w:pPr>
        <w:ind w:start="14.40pt"/>
      </w:pPr>
      <w:r>
        <w:tab/>
      </w:r>
      <w:r>
        <w:tab/>
      </w:r>
      <w:r>
        <w:tab/>
      </w:r>
      <w:r>
        <w:rPr>
          <w:sz w:val="16"/>
          <w:szCs w:val="16"/>
        </w:rPr>
        <w:t>AND</w:t>
      </w:r>
    </w:p>
    <w:p w14:paraId="71C27385" w14:textId="77777777" w:rsidR="0008450D" w:rsidRDefault="0008450D" w:rsidP="003C1DF5">
      <w:pPr>
        <w:ind w:start="14.40pt"/>
      </w:pPr>
    </w:p>
    <w:tbl>
      <w:tblPr>
        <w:tblW w:w="251.8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1" w:lastRow="0" w:firstColumn="1" w:lastColumn="0" w:noHBand="0" w:noVBand="1"/>
      </w:tblPr>
      <w:tblGrid>
        <w:gridCol w:w="1887"/>
        <w:gridCol w:w="3150"/>
      </w:tblGrid>
      <w:tr w:rsidR="0008450D" w14:paraId="2A503DFA" w14:textId="77777777" w:rsidTr="0008450D">
        <w:trPr>
          <w:cantSplit/>
          <w:trHeight w:val="240"/>
          <w:tblHeader/>
          <w:jc w:val="center"/>
        </w:trPr>
        <w:tc>
          <w:tcPr>
            <w:tcW w:w="94.35pt" w:type="dxa"/>
            <w:tcBorders>
              <w:top w:val="single" w:sz="2" w:space="0" w:color="auto"/>
              <w:start w:val="single" w:sz="2" w:space="0" w:color="auto"/>
              <w:bottom w:val="single" w:sz="2" w:space="0" w:color="auto"/>
              <w:end w:val="single" w:sz="2" w:space="0" w:color="auto"/>
            </w:tcBorders>
            <w:vAlign w:val="center"/>
            <w:hideMark/>
          </w:tcPr>
          <w:p w14:paraId="0D7C0F58" w14:textId="71965DA4" w:rsidR="0008450D" w:rsidRPr="0008450D" w:rsidRDefault="0008450D" w:rsidP="00681270">
            <w:pPr>
              <w:jc w:val="start"/>
              <w:rPr>
                <w:b/>
                <w:bCs/>
                <w:i/>
                <w:iCs/>
                <w:sz w:val="16"/>
                <w:szCs w:val="16"/>
              </w:rPr>
            </w:pPr>
          </w:p>
        </w:tc>
        <w:tc>
          <w:tcPr>
            <w:tcW w:w="157.50pt" w:type="dxa"/>
            <w:tcBorders>
              <w:top w:val="single" w:sz="2" w:space="0" w:color="auto"/>
              <w:start w:val="single" w:sz="2" w:space="0" w:color="auto"/>
              <w:bottom w:val="single" w:sz="2" w:space="0" w:color="auto"/>
              <w:end w:val="single" w:sz="2" w:space="0" w:color="auto"/>
            </w:tcBorders>
            <w:vAlign w:val="center"/>
            <w:hideMark/>
          </w:tcPr>
          <w:p w14:paraId="6B655A90" w14:textId="77777777" w:rsidR="0008450D" w:rsidRDefault="0008450D" w:rsidP="00681270">
            <w:pPr>
              <w:pStyle w:val="tablecolsubhead"/>
            </w:pPr>
            <w:r>
              <w:t>Search Terms</w:t>
            </w:r>
          </w:p>
        </w:tc>
      </w:tr>
      <w:tr w:rsidR="0008450D" w14:paraId="25EC6EF5" w14:textId="77777777" w:rsidTr="0008450D">
        <w:trPr>
          <w:trHeight w:val="320"/>
          <w:jc w:val="center"/>
        </w:trPr>
        <w:tc>
          <w:tcPr>
            <w:tcW w:w="94.35pt" w:type="dxa"/>
            <w:tcBorders>
              <w:top w:val="single" w:sz="2" w:space="0" w:color="auto"/>
              <w:start w:val="single" w:sz="2" w:space="0" w:color="auto"/>
              <w:bottom w:val="single" w:sz="2" w:space="0" w:color="auto"/>
              <w:end w:val="single" w:sz="2" w:space="0" w:color="auto"/>
            </w:tcBorders>
            <w:vAlign w:val="center"/>
            <w:hideMark/>
          </w:tcPr>
          <w:p w14:paraId="63665671" w14:textId="18827623" w:rsidR="0008450D" w:rsidRPr="0008450D" w:rsidRDefault="00853868" w:rsidP="00681270">
            <w:pPr>
              <w:pStyle w:val="tablecopy"/>
            </w:pPr>
            <w:r>
              <w:t xml:space="preserve">Text </w:t>
            </w:r>
            <w:r w:rsidR="0008450D">
              <w:t xml:space="preserve">Simplification </w:t>
            </w:r>
          </w:p>
        </w:tc>
        <w:tc>
          <w:tcPr>
            <w:tcW w:w="157.50pt" w:type="dxa"/>
            <w:tcBorders>
              <w:top w:val="single" w:sz="2" w:space="0" w:color="auto"/>
              <w:start w:val="single" w:sz="2" w:space="0" w:color="auto"/>
              <w:bottom w:val="single" w:sz="2" w:space="0" w:color="auto"/>
              <w:end w:val="single" w:sz="2" w:space="0" w:color="auto"/>
            </w:tcBorders>
            <w:vAlign w:val="center"/>
            <w:hideMark/>
          </w:tcPr>
          <w:p w14:paraId="680F16D9" w14:textId="21405B10" w:rsidR="000B4915" w:rsidRDefault="00853868" w:rsidP="00681270">
            <w:pPr>
              <w:pStyle w:val="tablecopy"/>
            </w:pPr>
            <w:r>
              <w:t>text simplification OR sentence simplification OR language simplification OR lexical simplification OR syntactic simplification OR text complexity OR sentence complexity</w:t>
            </w:r>
          </w:p>
        </w:tc>
      </w:tr>
    </w:tbl>
    <w:p w14:paraId="51A11CB8" w14:textId="77777777" w:rsidR="00750CA1" w:rsidRDefault="00750CA1" w:rsidP="00750CA1">
      <w:pPr>
        <w:ind w:firstLine="13.50pt"/>
      </w:pPr>
      <w:r>
        <w:t>Due to the broad nature of the research questions the inclusion criteria was equally broad for each literature item:</w:t>
      </w:r>
    </w:p>
    <w:p w14:paraId="43AC85E4" w14:textId="5356B6FA" w:rsidR="00750CA1" w:rsidRDefault="00750CA1" w:rsidP="00750CA1">
      <w:pPr>
        <w:pStyle w:val="ListParagraph"/>
        <w:numPr>
          <w:ilvl w:val="0"/>
          <w:numId w:val="34"/>
        </w:numPr>
      </w:pPr>
      <w:r>
        <w:t xml:space="preserve">The item must present or use at least one </w:t>
      </w:r>
      <w:r w:rsidR="000967B9">
        <w:t>of: complexity classified</w:t>
      </w:r>
      <w:r>
        <w:t xml:space="preserve"> text corpora,</w:t>
      </w:r>
      <w:r w:rsidR="000967B9">
        <w:t xml:space="preserve"> automated </w:t>
      </w:r>
      <w:r w:rsidR="000967B9">
        <w:t>complexity classifications</w:t>
      </w:r>
      <w:r w:rsidR="000967B9">
        <w:t>,</w:t>
      </w:r>
      <w:r>
        <w:t xml:space="preserve"> or </w:t>
      </w:r>
      <w:r w:rsidR="00223493">
        <w:t>simplification</w:t>
      </w:r>
      <w:r>
        <w:t xml:space="preserve"> architecture.</w:t>
      </w:r>
    </w:p>
    <w:p w14:paraId="4C997BBB" w14:textId="7B88E1BA" w:rsidR="00750CA1" w:rsidRDefault="00750CA1" w:rsidP="00750CA1">
      <w:pPr>
        <w:pStyle w:val="ListParagraph"/>
        <w:numPr>
          <w:ilvl w:val="0"/>
          <w:numId w:val="34"/>
        </w:numPr>
      </w:pPr>
      <w:r>
        <w:t>The item must present some form of critique or cost-benefit analysis of the identified method to be considered related to that method.</w:t>
      </w:r>
    </w:p>
    <w:p w14:paraId="4D489F78" w14:textId="396BB792" w:rsidR="005762AA" w:rsidRDefault="005762AA" w:rsidP="00750CA1">
      <w:pPr>
        <w:pStyle w:val="ListParagraph"/>
        <w:numPr>
          <w:ilvl w:val="0"/>
          <w:numId w:val="34"/>
        </w:numPr>
      </w:pPr>
      <w:r>
        <w:t xml:space="preserve">The method presented </w:t>
      </w:r>
      <w:r w:rsidR="00BD2134">
        <w:t>must</w:t>
      </w:r>
      <w:r w:rsidR="0039251B">
        <w:t xml:space="preserve"> include some form of</w:t>
      </w:r>
      <w:r w:rsidR="00BD2134">
        <w:t xml:space="preserve"> automat</w:t>
      </w:r>
      <w:r w:rsidR="0039251B">
        <w:t>ion</w:t>
      </w:r>
      <w:r w:rsidR="00BD2134">
        <w:t xml:space="preserve"> if dealing with complexity classification or </w:t>
      </w:r>
      <w:r w:rsidR="00223493">
        <w:t xml:space="preserve">simplification </w:t>
      </w:r>
      <w:r w:rsidR="00BD2134">
        <w:t>architecture</w:t>
      </w:r>
      <w:r w:rsidR="00223493">
        <w:t>s</w:t>
      </w:r>
    </w:p>
    <w:p w14:paraId="5D04988E" w14:textId="04FB57E5" w:rsidR="00750CA1" w:rsidRDefault="00A005BB" w:rsidP="00A005BB">
      <w:r>
        <w:t>Any that did not contain the two items above is excluded from the systematic literature review that follows.</w:t>
      </w:r>
      <w:r w:rsidR="007B4EAC">
        <w:t xml:space="preserve"> Additionally, articles or methods were excluded if they:</w:t>
      </w:r>
    </w:p>
    <w:p w14:paraId="1C77644E" w14:textId="6BF86C8F" w:rsidR="005762AA" w:rsidRDefault="007B4EAC" w:rsidP="00681270">
      <w:pPr>
        <w:pStyle w:val="ListParagraph"/>
        <w:numPr>
          <w:ilvl w:val="0"/>
          <w:numId w:val="37"/>
        </w:numPr>
      </w:pPr>
      <w:r>
        <w:t>modernized or updated but did not add additional layers or methods to an existing classifier, corpus, or learning architecture</w:t>
      </w:r>
    </w:p>
    <w:p w14:paraId="346996AC" w14:textId="2C2F5754" w:rsidR="00451AF6" w:rsidRDefault="00451AF6" w:rsidP="00681270">
      <w:pPr>
        <w:pStyle w:val="ListParagraph"/>
        <w:numPr>
          <w:ilvl w:val="0"/>
          <w:numId w:val="37"/>
        </w:numPr>
      </w:pPr>
      <w:r>
        <w:t>were hidden behind a paywall inaccessible by university or personal resources</w:t>
      </w:r>
    </w:p>
    <w:p w14:paraId="3802FB66" w14:textId="3A70DFE2" w:rsidR="007B4EAC" w:rsidRPr="003C1DF5" w:rsidRDefault="007B4EAC" w:rsidP="007B4EAC">
      <w:pPr>
        <w:pStyle w:val="ListParagraph"/>
        <w:numPr>
          <w:ilvl w:val="0"/>
          <w:numId w:val="37"/>
        </w:numPr>
      </w:pPr>
      <w:r>
        <w:t>did not have a version of the text available in English</w:t>
      </w:r>
    </w:p>
    <w:p w14:paraId="02F9569A" w14:textId="2321B3BE" w:rsidR="002765AD" w:rsidRDefault="002765AD" w:rsidP="002765AD">
      <w:pPr>
        <w:pStyle w:val="Heading2"/>
      </w:pPr>
      <w:r>
        <w:t>Threats to Validity</w:t>
      </w:r>
    </w:p>
    <w:p w14:paraId="75C39476" w14:textId="4780994B" w:rsidR="001038EC" w:rsidRDefault="00A005BB" w:rsidP="001038EC">
      <w:pPr>
        <w:ind w:firstLine="13.50pt"/>
      </w:pPr>
      <w:r>
        <w:t>The primary thread to the validity of this systematic literature review is incompleteness of literature available. This issue stems from the potentially limited nature of the search engines and associated search terms</w:t>
      </w:r>
      <w:r w:rsidR="004B10B5">
        <w:t xml:space="preserve">. To minimize this threat, this paper uses an iterative search approach, adding search terms as they are discovered through the reading of literature discovered by the initial search criteria. Additionally, multiple search engines were used to mitigate this risk. </w:t>
      </w:r>
      <w:bookmarkStart w:id="4" w:name="_Ref43243456"/>
    </w:p>
    <w:p w14:paraId="6F38B1ED" w14:textId="4DB14BCC" w:rsidR="00C056FA" w:rsidRDefault="00C056FA" w:rsidP="001038EC">
      <w:pPr>
        <w:pStyle w:val="Heading1"/>
      </w:pPr>
      <w:bookmarkStart w:id="5" w:name="_Ref43488985"/>
      <w:r>
        <w:t xml:space="preserve">Text </w:t>
      </w:r>
      <w:r w:rsidR="00087B6F">
        <w:t>Corpora</w:t>
      </w:r>
      <w:bookmarkEnd w:id="4"/>
      <w:bookmarkEnd w:id="5"/>
    </w:p>
    <w:p w14:paraId="25B5A7CE" w14:textId="33184950" w:rsidR="00403910" w:rsidRPr="00403910" w:rsidRDefault="00403910" w:rsidP="00403910">
      <w:r>
        <w:t>To define text complexity and simplification tasks and success criteria</w:t>
      </w:r>
      <w:r w:rsidR="00DB5F77">
        <w:t>,</w:t>
      </w:r>
      <w:r>
        <w:t xml:space="preserve"> it is important to generate sufficient text corpora by which to judge the models. In some of the early works on text simplification, these models were created by hand to suit aphasic needs </w:t>
      </w:r>
      <w:r>
        <w:fldChar w:fldCharType="begin"/>
      </w:r>
      <w:r w:rsidR="00455A9B">
        <w:instrText xml:space="preserve"> ADDIN ZOTERO_ITEM CSL_CITATION {"citationID":"KkbBoTc3","properties":{"formattedCitation":"[11]\\uc0\\u8211{}[15]","plainCitation":"[11]–[15]","noteIndex":0},"citationItems":[{"id":"3REELDJJ/pOTDMZrd","uris":["http://zotero.org/users/local/6uvqPQf9/items/CCZKE53Q"],"uri":["http://zotero.org/users/local/6uvqPQf9/items/CCZKE53Q"],"itemData":{"id":"UVFGH3AZ/Nuaq9MO4","type":"thesis","genre":"Ph.D.","language":"eng","note":"Accepted: 1999","publisher":"University of Sunderland","source":"ethos.bl.uk","title":"Simplifying natural language for aphasic readers.","URL":"https://ethos.bl.uk/OrderDetails.do?did=1&amp;uin=uk.bl.ethos.300732","author":[{"family":"Devlin","given":"Siobhan Lucy"}],"accessed":{"date-parts":[["2020",6,16]]},"issued":{"date-parts":[["1999"]]}}},{"id":53,"uris":["http://zotero.org/users/local/6uvqPQf9/items/IP5J8KDW"],"uri":["http://zotero.org/users/local/6uvqPQf9/items/IP5J8KDW"],"itemData":{"id":53,"type":"paper-conference","abstract":"In this paper, we describe the HAPPI (Helping Aphasic People Process Information) project which aims to develop web based systems to help Aphasic people gain access to web based information such as online news stories. It does this by simplifying the language and providing alternative means to help jog users' memories and hence improve their comprehension of the online material.","collection-title":"Assets '06","container-title":"Proceedings of the 8th international ACM SIGACCESS conference on Computers and accessibility","DOI":"10.1145/1168987.1169027","event-place":"Portland, Oregon, USA","ISBN":"978-1-59593-290-7","page":"225–226","publisher":"Association for Computing Machinery","publisher-place":"Portland, Oregon, USA","source":"ACM Digital Library","title":"Helping aphasic people process online information","URL":"https://doi.org/10.1145/1168987.1169027","author":[{"family":"Devlin","given":"Siobhan"},{"family":"Unthank","given":"Gary"}],"accessed":{"date-parts":[["2020",6,15]]},"issued":{"date-parts":[["2006",10,23]]}}},{"id":49,"uris":["http://zotero.org/users/local/6uvqPQf9/items/TZ395DKS"],"uri":["http://zotero.org/users/local/6uvqPQf9/items/TZ395DKS"],"itemData":{"id":49,"type":"thesis","genre":"Ph.D.","language":"eng","note":"Accepted: 2002","publisher":"University of Sunderland","source":"ethos.bl.uk","title":"Syntactic simplification of text","URL":"https://ethos.bl.uk/OrderDetails.do?uin=uk.bl.ethos.369911","author":[{"family":"Canning","given":"Yvonne Margaret"}],"accessed":{"date-parts":[["2020",6,16]]},"issued":{"date-parts":[["2002"]]}}},{"id":56,"uris":["http://zotero.org/users/local/6uvqPQf9/items/BHXRASNG"],"uri":["http://zotero.org/users/local/6uvqPQf9/items/BHXRASNG"],"itemData":{"id":56,"type":"article-journal","abstract":"This paper describes SYSTAR (SYntactic Simplification of Text for Aphasic Readers), a system which\nautomatically resolves 8 anaphors and replaces them with original noun phrases, replaces 4 deictic pronouns,\nand simplifies certain syntactic constructions, to aid comprehension for aphasic readers. SYSTAR is designed\nto interface between an analyser (which pre-processes, part-of-speech tags, lemmatises and parses text) and a\nlexical simplifier, morphological generator and post-processor. Syntactic simplification is a two-step process in\nSYSTAR; pattern unification followed by generation. Training and test data are articles downloaded from the\nInternet website of a local newspaper, \"the Echo\".","container-title":"ACM SIGIR Forum","DOI":"10.1145/331403.331410","ISSN":"01635840","issue":"1","journalAbbreviation":"SIGIR Forum","language":"en","page":"6-11","source":"DOI.org (Crossref)","title":"Syntactic Simplification of Newspaper Text for Aphasic Readers","title-short":"Customised information delivery","volume":"33","author":[{"family":"Canning","given":"Yvonne"},{"family":"Tait","given":"John"}],"issued":{"date-parts":[["1999",9,1]]}}},{"id":46,"uris":["http://zotero.org/users/local/6uvqPQf9/items/K3ECSSRR"],"uri":["http://zotero.org/users/local/6uvqPQf9/items/K3ECSSRR"],"itemData":{"id":46,"type":"article-journal","language":"en","page":"5","source":"Zotero","title":"Practical Simplification of English Newspaper Text to Assist Aphasic Readers","author":[{"family":"Carroll","given":"John"},{"family":"Minnen","given":"Guido"},{"family":"Canning","given":"Yvonne"},{"family":"Devlin","given":"Siobhan"},{"family":"Tait","given":"John"}],"issued":{"date-parts":[["1998",7]]}}}],"schema":"https://github.com/citation-style-language/schema/raw/master/csl-citation.json"} </w:instrText>
      </w:r>
      <w:r>
        <w:fldChar w:fldCharType="separate"/>
      </w:r>
      <w:r w:rsidRPr="00403910">
        <w:rPr>
          <w:szCs w:val="24"/>
        </w:rPr>
        <w:t>[11]–[15]</w:t>
      </w:r>
      <w:r>
        <w:fldChar w:fldCharType="end"/>
      </w:r>
      <w:r>
        <w:t xml:space="preserve"> by subject-matter experts and linguistic professionals.</w:t>
      </w:r>
      <w:r w:rsidR="00A75444">
        <w:t xml:space="preserve"> T</w:t>
      </w:r>
      <w:r>
        <w:t>he corpora in these studies was limited to a small selection, just sufficient to validate the</w:t>
      </w:r>
      <w:r w:rsidR="00A75444">
        <w:t xml:space="preserve"> hand-applied</w:t>
      </w:r>
      <w:r>
        <w:t xml:space="preserve"> </w:t>
      </w:r>
      <w:r w:rsidR="00DB5F77">
        <w:t>rule-based</w:t>
      </w:r>
      <w:r>
        <w:t xml:space="preserve"> simplification model</w:t>
      </w:r>
      <w:r w:rsidR="00A75444">
        <w:t>. For automated text complexity classification and simplification models a larger corpora network is needed to ensure applicability across domains and for sufficient training data for more complex models such as neural networks.</w:t>
      </w:r>
    </w:p>
    <w:p w14:paraId="48450A92" w14:textId="35A1C04B" w:rsidR="00B63E62" w:rsidRDefault="00B63E62" w:rsidP="00191B06">
      <w:pPr>
        <w:pStyle w:val="Heading2"/>
      </w:pPr>
      <w:r>
        <w:t>News Corpora</w:t>
      </w:r>
    </w:p>
    <w:p w14:paraId="47669601" w14:textId="69D5EB9A" w:rsidR="008568CC" w:rsidRDefault="00A35C48" w:rsidP="008568CC">
      <w:pPr>
        <w:ind w:firstLine="13.50pt"/>
      </w:pPr>
      <w:r>
        <w:t>News sources are commonly used for text complexity estimation tasks because multiple versions of the same article can be found on the same topic. This allows</w:t>
      </w:r>
      <w:r w:rsidR="004529BE">
        <w:t xml:space="preserve"> for systems to learn how to determine similarity across different writing styles and complexity levels. Additionally, due to the diverse topic nature of news articles, models trained on news documentation is widely applicable to a variety of domains. </w:t>
      </w:r>
      <w:r w:rsidR="008568CC">
        <w:t xml:space="preserve">In 2016, Xu et al. </w:t>
      </w:r>
      <w:r w:rsidR="008568CC">
        <w:fldChar w:fldCharType="begin"/>
      </w:r>
      <w:r w:rsidR="008568CC">
        <w:instrText xml:space="preserve"> ADDIN ZOTERO_ITEM CSL_CITATION {"citationID":"wk7FvZWC","properties":{"formattedCitation":"[19]","plainCitation":"[19]","noteIndex":0},"citationItems":[{"id":98,"uris":["http://zotero.org/users/local/6uvqPQf9/items/7F47WAZ9"],"uri":["http://zotero.org/users/local/6uvqPQf9/items/7F47WAZ9"],"itemData":{"id":98,"type":"article-journal","abstract":"Most recent sentence simplification systems use basic machine translation models                     to learn lexical and syntactic paraphrases from a manually simplified parallel                     corpus. These methods are limited by the quality and quantity of manually                     simplified corpora, which are expensive to build. In this paper, we conduct an                     in-depth adaptation of statistical machine translation to perform text                     simplification, taking advantage of large-scale paraphrases learned from                     bilingual texts and a small amount of manual simplifications with multiple                     references. Our work is the first to design automatic metrics that are effective                     for tuning and evaluating simplification systems, which will facilitate                     iterative development for this task.","container-title":"Transactions of the Association for Computational Linguistics","DOI":"10.1162/tacl_a_00107","note":"publisher: MIT Press","page":"401-415","source":"MIT Press Journals","title":"Optimizing Statistical Machine Translation for Text Simplification","volume":"4","author":[{"family":"Xu","given":"Wei"},{"family":"Napoles","given":"Courtney"},{"family":"Pavlick","given":"Ellie"},{"family":"Chen","given":"Quanze"},{"family":"Callison-Burch","given":"Chris"}],"issued":{"date-parts":[["2016",12,1]]}}}],"schema":"https://github.com/citation-style-language/schema/raw/master/csl-citation.json"} </w:instrText>
      </w:r>
      <w:r w:rsidR="008568CC">
        <w:fldChar w:fldCharType="separate"/>
      </w:r>
      <w:r w:rsidR="008568CC" w:rsidRPr="008568CC">
        <w:t>[19]</w:t>
      </w:r>
      <w:r w:rsidR="008568CC">
        <w:fldChar w:fldCharType="end"/>
      </w:r>
      <w:r w:rsidR="008568CC">
        <w:t xml:space="preserve"> produced the Newsela corpus, a set of news texts, translated into a variety of simplification levels and now commonly used by other text complexity research </w:t>
      </w:r>
      <w:r w:rsidR="008568CC">
        <w:fldChar w:fldCharType="begin"/>
      </w:r>
      <w:r w:rsidR="008568CC">
        <w:instrText xml:space="preserve"> ADDIN ZOTERO_ITEM CSL_CITATION {"citationID":"JeMnnYlP","properties":{"formattedCitation":"[19], [20, p.], [21]\\uc0\\u8211{}[25]","plainCitation":"[19], [20, p.], [21]–[25]","dontUpdate":true,"noteIndex":0},"citationItems":[{"id":98,"uris":["http://zotero.org/users/local/6uvqPQf9/items/7F47WAZ9"],"uri":["http://zotero.org/users/local/6uvqPQf9/items/7F47WAZ9"],"itemData":{"id":98,"type":"article-journal","abstract":"Most recent sentence simplification systems use basic machine translation models                     to learn lexical and syntactic paraphrases from a manually simplified parallel                     corpus. These methods are limited by the quality and quantity of manually                     simplified corpora, which are expensive to build. In this paper, we conduct an                     in-depth adaptation of statistical machine translation to perform text                     simplification, taking advantage of large-scale paraphrases learned from                     bilingual texts and a small amount of manual simplifications with multiple                     references. Our work is the first to design automatic metrics that are effective                     for tuning and evaluating simplification systems, which will facilitate                     iterative development for this task.","container-title":"Transactions of the Association for Computational Linguistics","DOI":"10.1162/tacl_a_00107","note":"publisher: MIT Press","page":"401-415","source":"MIT Press Journals","title":"Optimizing Statistical Machine Translation for Text Simplification","volume":"4","author":[{"family":"Xu","given":"Wei"},{"family":"Napoles","given":"Courtney"},{"family":"Pavlick","given":"Ellie"},{"family":"Chen","given":"Quanze"},{"family":"Callison-Burch","given":"Chris"}],"issued":{"date-parts":[["2016",12,1]]}}},{"id":123,"uris":["http://zotero.org/users/local/6uvqPQf9/items/RJ8569MM"],"uri":["http://zotero.org/users/local/6uvqPQf9/items/RJ8569MM"],"itemData":{"id":123,"type":"paper-conference","abstract":"Regina Stodden, Laura Kallmeyer. Proceedings of the 1st Workshop on Tools and Resources to Empower People with REAding DIfficulties (READI). 2020.","event":"Proceedings of the 1st Workshop on Tools and Resources to Empower People with REAding DIfficulties (READI)","language":"en-us","page":"77-84","source":"www.aclweb.org","title":"A multi-lingual and cross-domain analysis of features for text simplification","URL":"https://www.aclweb.org/anthology/2020.readi-1.12","author":[{"family":"Stodden","given":"Regina"},{"family":"Kallmeyer","given":"Laura"}],"accessed":{"date-parts":[["2020",6,17]]},"issued":{"date-parts":[["2020",5]]}},"locator":"-"},{"id":153,"uris":["http://zotero.org/users/local/6uvqPQf9/items/Y4GGGP2Q"],"uri":["http://zotero.org/users/local/6uvqPQf9/items/Y4GGGP2Q"],"itemData":{"id":153,"type":"paper-conference","abstract":"Lexically and syntactically simpler sentences result in shorter reading time and better understanding in many people. However, no reliable systems for automatic assessment of sentence complexity have been proposed so far. Instead, the assessment is usually done manually, requiring expert human annotators. To address this problem, we ﬁrst deﬁne the sentence complexity assessment as a ﬁve-level classiﬁcation task, and build a ‘gold standard’ dataset. Next, we propose robust systems for sentence complexity assessment, using a novel set of features based on leveraging lexical properties of freely available corpora, and investigate the impact of the feature type and corpus size on the classiﬁcation performance.","container-title":"Proceedings of the Twenty-Sixth International Joint Conference on Artificial Intelligence","DOI":"10.24963/ijcai.2017/572","event":"Twenty-Sixth International Joint Conference on Artificial Intelligence","event-place":"Melbourne, Australia","ISBN":"978-0-9992411-0-3","language":"en","page":"4096-4102","publisher":"International Joint Conferences on Artificial Intelligence Organization","publisher-place":"Melbourne, Australia","source":"DOI.org (Crossref)","title":"Automatic Assessment of Absolute Sentence Complexity","URL":"https://www.ijcai.org/proceedings/2017/572","author":[{"family":"Stajner","given":"Sanja"},{"family":"Ponzetto","given":"Simone Paolo"},{"family":"Stuckenschmidt","given":"Heiner"}],"accessed":{"date-parts":[["2020",6,18]]},"issued":{"date-parts":[["2017",8]]}}},{"id":184,"uris":["http://zotero.org/users/local/6uvqPQf9/items/2QG2IRLV"],"uri":["http://zotero.org/users/local/6uvqPQf9/items/2QG2IRLV"],"itemData":{"id":184,"type":"article-journal","abstract":"Sentence simplification is the task of rewriting texts so they are easier to understand. Recent research has applied sequence-to-sequence (Seq2Seq) models to this task, focusing largely on training-time improvements via reinforcement learning and memory augmentation. One of the main problems with applying generic Seq2Seq models for simplification is that these models tend to copy directly from the original sentence, resulting in outputs that are relatively long and complex. We aim to alleviate this issue through the use of two main techniques. First, we incorporate content word complexities, as predicted with a leveled word complexity model, into our loss function during training. Second, we generate a large set of diverse candidate simplifications at test time, and rerank these to promote fluency, adequacy, and simplicity. Here, we measure simplicity through a novel sentence complexity model. These extensions allow our models to perform competitively with state-of-the-art systems while generating simpler sentences. We report standard automatic and human evaluation metrics.","container-title":"arXiv:1904.02767 [cs]","note":"arXiv: 1904.02767","source":"arXiv.org","title":"Complexity-Weighted Loss and Diverse Reranking for Sentence Simplification","URL":"http://arxiv.org/abs/1904.02767","author":[{"family":"Kriz","given":"Reno"},{"family":"Sedoc","given":"João"},{"family":"Apidianaki","given":"Marianna"},{"family":"Zheng","given":"Carolina"},{"family":"Kumar","given":"Gaurav"},{"family":"Miltsakaki","given":"Eleni"},{"family":"Callison-Burch","given":"Chris"}],"accessed":{"date-parts":[["2020",6,18]]},"issued":{"date-parts":[["2019",4,4]]}}},{"id":217,"uris":["http://zotero.org/users/local/6uvqPQf9/items/FL4I2LPW"],"uri":["http://zotero.org/users/local/6uvqPQf9/items/FL4I2LPW"],"itemData":{"id":217,"type":"article-journal","abstract":"Sentence simplification aims to reduce the complexity of a sentence while retaining its original meaning. Current models for sentence simplification adopted ideas from ma- chine translation studies and implicitly learned simplification mapping rules from normal- simple sentence pairs. In this paper, we explore a novel model based on a multi-layer and multi-head attention architecture and we pro- pose two innovative approaches to integrate the Simple PPDB (A Paraphrase Database for Simplification), an external paraphrase knowledge base for simplification that covers a wide range of real-world simplification rules. The experiments show that the integration provides two major benefits: (1) the integrated model outperforms multiple state- of-the-art baseline models for sentence simplification in the literature (2) through analysis of the rule utilization, the model seeks to select more accurate simplification rules. The code and models used in the paper are available at https://github.com/ Sanqiang/text_simplification.","container-title":"arXiv:1810.11193 [cs]","note":"arXiv: 1810.11193","source":"arXiv.org","title":"Integrating Transformer and Paraphrase Rules for Sentence Simplification","URL":"http://arxiv.org/abs/1810.11193","author":[{"family":"Zhao","given":"Sanqiang"},{"family":"Meng","given":"Rui"},{"family":"He","given":"Daqing"},{"family":"Andi","given":"Saptono"},{"family":"Bambang","given":"Parmanto"}],"accessed":{"date-parts":[["2020",6,18]]},"issued":{"date-parts":[["2018",10,26]]}}},{"id":188,"uris":["http://zotero.org/users/local/6uvqPQf9/items/E6JBN8DD"],"uri":["http://zotero.org/users/local/6uvqPQf9/items/E6JBN8DD"],"itemData":{"id":188,"type":"paper-conference","abstract":"Sentence simplification aims to make sentences easier to read and understand. Most recent approaches draw on insights from machine translation to learn simplification rewrites from monolingual corpora of complex and simple sentences. We address the simplification problem with an encoder-decoder model coupled with a deep reinforcement learning framework. Our model, which we call DRESS (as shorthand for &lt;b&gt;D&lt;/b&gt;eep &lt;b&gt;RE&lt;/b&gt;inforcement &lt;b&gt;S&lt;/b&gt;entence &lt;b&gt;S&lt;/b&gt;implification), explores the space of possible simplifications while learning to optimize a reward function that encourages outputs which are simple, fluent, and preserve the meaning of the input. Experiments on three datasets demonstrate that our model outperforms competitive simplification systems.","container-title":"Proceedings of the 2017 Conference on Empirical Methods in Natural Language Processing","DOI":"10.18653/v1/D17-1062","event":"EMNLP 2017","event-place":"Copenhagen, Denmark","page":"584–594","publisher":"Association for Computational Linguistics","publisher-place":"Copenhagen, Denmark","source":"ACLWeb","title":"Sentence Simplification with Deep Reinforcement Learning","URL":"https://www.aclweb.org/anthology/D17-1062","author":[{"family":"Zhang","given":"Xingxing"},{"family":"Lapata","given":"Mirella"}],"accessed":{"date-parts":[["2020",6,18]]},"issued":{"date-parts":[["2017",9]]}}},{"id":254,"uris":["http://zotero.org/users/local/6uvqPQf9/items/WH9V4KGV"],"uri":["http://zotero.org/users/local/6uvqPQf9/items/WH9V4KGV"],"itemData":{"id":254,"type":"article-journal","abstract":"Sentence simplification aims to simplify the content and structure of complex sentences, and thus make them easier to interpret for human readers, and easier to process for downstream NLP applications. Recent advances in neural machine translation have paved the way for novel approaches to the task. In this paper, we adapt an architecture with augmented memory capacities called Neural Semantic Encoders (Munkhdalai and Yu, 2017) for sentence simplification. Our experiments demonstrate the effectiveness of our approach on different simplification datasets, both in terms of automatic evaluation measures and human judgments.","container-title":"arXiv:1804.07445 [cs]","note":"arXiv: 1804.07445","source":"arXiv.org","title":"Sentence Simplification with Memory-Augmented Neural Networks","URL":"http://arxiv.org/abs/1804.07445","author":[{"family":"Vu","given":"Tu"},{"family":"Hu","given":"Baotian"},{"family":"Munkhdalai","given":"Tsendsuren"},{"family":"Yu","given":"Hong"}],"accessed":{"date-parts":[["2020",6,18]]},"issued":{"date-parts":[["2018",4,19]]}}}],"schema":"https://github.com/citation-style-language/schema/raw/master/csl-citation.json"} </w:instrText>
      </w:r>
      <w:r w:rsidR="008568CC">
        <w:fldChar w:fldCharType="separate"/>
      </w:r>
      <w:r w:rsidR="008568CC" w:rsidRPr="008568CC">
        <w:rPr>
          <w:szCs w:val="24"/>
        </w:rPr>
        <w:t>[19], [20], [21]–[25]</w:t>
      </w:r>
      <w:r w:rsidR="008568CC">
        <w:fldChar w:fldCharType="end"/>
      </w:r>
      <w:r w:rsidR="008568CC">
        <w:t>.</w:t>
      </w:r>
    </w:p>
    <w:p w14:paraId="2C6D3F00" w14:textId="03EF153F" w:rsidR="00122C00" w:rsidRDefault="00122C00" w:rsidP="00122C00">
      <w:pPr>
        <w:pStyle w:val="Heading2"/>
      </w:pPr>
      <w:bookmarkStart w:id="6" w:name="_Ref43424639"/>
      <w:bookmarkStart w:id="7" w:name="_Ref43438601"/>
      <w:bookmarkStart w:id="8" w:name="_Ref43416185"/>
      <w:r>
        <w:t>Encyclopedia</w:t>
      </w:r>
      <w:bookmarkEnd w:id="6"/>
      <w:r w:rsidR="0049727E">
        <w:t xml:space="preserve"> Corpora</w:t>
      </w:r>
      <w:bookmarkEnd w:id="7"/>
    </w:p>
    <w:p w14:paraId="72565744" w14:textId="59034945" w:rsidR="00B65A4C" w:rsidRPr="00B65A4C" w:rsidRDefault="00B65A4C" w:rsidP="00B65A4C">
      <w:r>
        <w:t xml:space="preserve">Another common source of corpus for simplification tasks </w:t>
      </w:r>
      <w:r w:rsidR="00DB7914">
        <w:t>is from encyclopedia-like sources. Its</w:t>
      </w:r>
      <w:r w:rsidR="00195A0C">
        <w:t xml:space="preserve"> frequent</w:t>
      </w:r>
      <w:r w:rsidR="00DB7914">
        <w:t xml:space="preserve"> use</w:t>
      </w:r>
      <w:r w:rsidR="00195A0C">
        <w:t xml:space="preserve"> in complexity calculation and simplification tasks</w:t>
      </w:r>
      <w:r w:rsidR="00DB7914">
        <w:t xml:space="preserve"> stems from the original source</w:t>
      </w:r>
      <w:r w:rsidR="00195A0C">
        <w:t>,</w:t>
      </w:r>
      <w:r w:rsidR="00DB7914">
        <w:t xml:space="preserve"> </w:t>
      </w:r>
      <w:r w:rsidR="00195A0C">
        <w:t>Britannica</w:t>
      </w:r>
      <w:r w:rsidR="00DB7914">
        <w:t xml:space="preserve"> </w:t>
      </w:r>
      <w:r w:rsidR="00DB7914">
        <w:fldChar w:fldCharType="begin"/>
      </w:r>
      <w:r w:rsidR="00DB7914">
        <w:instrText xml:space="preserve"> ADDIN ZOTERO_ITEM CSL_CITATION {"citationID":"hbv9zbgr","properties":{"formattedCitation":"[26]\\uc0\\u8211{}[28]","plainCitation":"[26]–[28]","noteIndex":0},"citationItems":[{"id":203,"uris":["http://zotero.org/users/local/6uvqPQf9/items/YSNQRCVZ"],"uri":["http://zotero.org/users/local/6uvqPQf9/items/YSNQRCVZ"],"itemData":{"id":203,"type":"paper-conference","abstract":"We address the problem of sentence alignment for monolingual corpora, a phenomenon distinct from alignment in parallel corpora. Aligning large comparable corpora automatically would provide a valuable resource for learning of text-to-text rewriting rules. We incorporate context into the search for an optimal alignment in two complementary ways: learning rules for matching paragraphs using topic structure and further refining the matching through local alignment to find good sentence pairs. Evaluation shows that our alignment method outperforms state-of-the-art systems developed for the same task.","collection-title":"EMNLP '03","container-title":"Proceedings of the 2003 conference on Empirical methods in natural language processing","DOI":"10.3115/1119355.1119359","event-place":"USA","page":"25–32","publisher":"Association for Computational Linguistics","publisher-place":"USA","source":"ACM Digital Library","title":"Sentence alignment for monolingual comparable corpora","URL":"https://doi.org/10.3115/1119355.1119359","author":[{"family":"Barzilay","given":"Regina"},{"family":"Elhadad","given":"Noemie"}],"accessed":{"date-parts":[["2020",6,17]]},"issued":{"date-parts":[["2003",7,11]]}}},{"id":224,"uris":["http://zotero.org/users/local/6uvqPQf9/items/HAPB2NEU"],"uri":["http://zotero.org/users/local/6uvqPQf9/items/HAPB2NEU"],"itemData":{"id":224,"type":"paper-conference","container-title":"Proceedings of the 53rd Annual Meeting of the Association for Computational Linguistics and the 7th International Joint Conference on Natural Language Processing (Volume 2: Short Papers)","DOI":"10.3115/v1/P15-2135","event":"ACL-IJCNLP 2015","event-place":"Beijing, China","page":"823–828","publisher":"Association for Computational Linguistics","publisher-place":"Beijing, China","source":"ACLWeb","title":"A Deeper Exploration of the Standard PB-SMT Approach to Text Simplification and its Evaluation","URL":"https://www.aclweb.org/anthology/P15-2135","author":[{"family":"Štajner","given":"Sanja"},{"family":"Béchara","given":"Hannah"},{"family":"Saggion","given":"Horacio"}],"accessed":{"date-parts":[["2020",6,18]]},"issued":{"date-parts":[["2015",7]]}}},{"id":200,"uris":["http://zotero.org/users/local/6uvqPQf9/items/ZYPIXXUD"],"uri":["http://zotero.org/users/local/6uvqPQf9/items/ZYPIXXUD"],"itemData":{"id":200,"type":"paper-conference","abstract":"Recent studies have demonstrated that specificity is an important characterization of texts potentially beneficial for a range of applications such as multi-document news summarization and analysis of science journalism. The feasibility of automatically predicting sentence specificity from a rich set of features has also been confirmed in prior work. In this paper we present a practical system for predicting sentence specificity which exploits only features that require minimum processing and is trained in a semi-supervised manner. Our system outperforms the state-of-the-art method for predicting sentence specificity and does not require part of speech tagging or syntactic parsing as the prior methods did. With the tool that we developed --- Speciteller --- we study the role of specificity in sentence simplification. We show that specificity is a useful indicator for finding sentences that need to be simplified and a useful objective for simplification, descriptive of the differences between original and simplified sentences.","container-title":"Twenty-Ninth AAAI Conference on Artificial Intelligence","event":"Twenty-Ninth AAAI Conference on Artificial Intelligence","language":"en","source":"www.aaai.org","title":"Fast and Accurate Prediction of Sentence Specificity","URL":"https://www.aaai.org/ocs/index.php/AAAI/AAAI15/paper/view/9941","author":[{"family":"Li","given":"Junyi Jessy"},{"family":"Nenkova","given":"Ani"}],"accessed":{"date-parts":[["2020",6,18]]},"issued":{"date-parts":[["2015",2,19]]}}}],"schema":"https://github.com/citation-style-language/schema/raw/master/csl-citation.json"} </w:instrText>
      </w:r>
      <w:r w:rsidR="00DB7914">
        <w:fldChar w:fldCharType="separate"/>
      </w:r>
      <w:r w:rsidR="00DB7914" w:rsidRPr="00DB7914">
        <w:rPr>
          <w:szCs w:val="24"/>
        </w:rPr>
        <w:t>[26]–[28]</w:t>
      </w:r>
      <w:r w:rsidR="00DB7914">
        <w:fldChar w:fldCharType="end"/>
      </w:r>
      <w:r w:rsidR="00DB7914">
        <w:t xml:space="preserve"> </w:t>
      </w:r>
      <w:r w:rsidR="00195A0C">
        <w:t>and</w:t>
      </w:r>
      <w:r w:rsidR="00DB7914">
        <w:t xml:space="preserve"> Wikipedia </w:t>
      </w:r>
      <w:r w:rsidR="00DB7914">
        <w:fldChar w:fldCharType="begin"/>
      </w:r>
      <w:r w:rsidR="008D4682">
        <w:instrText xml:space="preserve"> ADDIN ZOTERO_ITEM CSL_CITATION {"citationID":"iNu4waHT","properties":{"formattedCitation":"[19], [23]\\uc0\\u8211{}[25], [27], [28], [29, p.], [30]\\uc0\\u8211{}[43]","plainCitation":"[19], [23]–[25], [27], [28], [29, p.], [30]–[43]","dontUpdate":true,"noteIndex":0},"citationItems":[{"id":98,"uris":["http://zotero.org/users/local/6uvqPQf9/items/7F47WAZ9"],"uri":["http://zotero.org/users/local/6uvqPQf9/items/7F47WAZ9"],"itemData":{"id":98,"type":"article-journal","abstract":"Most recent sentence simplification systems use basic machine translation models                     to learn lexical and syntactic paraphrases from a manually simplified parallel                     corpus. These methods are limited by the quality and quantity of manually                     simplified corpora, which are expensive to build. In this paper, we conduct an                     in-depth adaptation of statistical machine translation to perform text                     simplification, taking advantage of large-scale paraphrases learned from                     bilingual texts and a small amount of manual simplifications with multiple                     references. Our work is the first to design automatic metrics that are effective                     for tuning and evaluating simplification systems, which will facilitate                     iterative development for this task.","container-title":"Transactions of the Association for Computational Linguistics","DOI":"10.1162/tacl_a_00107","note":"publisher: MIT Press","page":"401-415","source":"MIT Press Journals","title":"Optimizing Statistical Machine Translation for Text Simplification","volume":"4","author":[{"family":"Xu","given":"Wei"},{"family":"Napoles","given":"Courtney"},{"family":"Pavlick","given":"Ellie"},{"family":"Chen","given":"Quanze"},{"family":"Callison-Burch","given":"Chris"}],"issued":{"date-parts":[["2016",12,1]]}}},{"id":217,"uris":["http://zotero.org/users/local/6uvqPQf9/items/FL4I2LPW"],"uri":["http://zotero.org/users/local/6uvqPQf9/items/FL4I2LPW"],"itemData":{"id":217,"type":"article-journal","abstract":"Sentence simplification aims to reduce the complexity of a sentence while retaining its original meaning. Current models for sentence simplification adopted ideas from ma- chine translation studies and implicitly learned simplification mapping rules from normal- simple sentence pairs. In this paper, we explore a novel model based on a multi-layer and multi-head attention architecture and we pro- pose two innovative approaches to integrate the Simple PPDB (A Paraphrase Database for Simplification), an external paraphrase knowledge base for simplification that covers a wide range of real-world simplification rules. The experiments show that the integration provides two major benefits: (1) the integrated model outperforms multiple state- of-the-art baseline models for sentence simplification in the literature (2) through analysis of the rule utilization, the model seeks to select more accurate simplification rules. The code and models used in the paper are available at https://github.com/ Sanqiang/text_simplification.","container-title":"arXiv:1810.11193 [cs]","note":"arXiv: 1810.11193","source":"arXiv.org","title":"Integrating Transformer and Paraphrase Rules for Sentence Simplification","URL":"http://arxiv.org/abs/1810.11193","author":[{"family":"Zhao","given":"Sanqiang"},{"family":"Meng","given":"Rui"},{"family":"He","given":"Daqing"},{"family":"Andi","given":"Saptono"},{"family":"Bambang","given":"Parmanto"}],"accessed":{"date-parts":[["2020",6,18]]},"issued":{"date-parts":[["2018",10,26]]}}},{"id":188,"uris":["http://zotero.org/users/local/6uvqPQf9/items/E6JBN8DD"],"uri":["http://zotero.org/users/local/6uvqPQf9/items/E6JBN8DD"],"itemData":{"id":188,"type":"paper-conference","abstract":"Sentence simplification aims to make sentences easier to read and understand. Most recent approaches draw on insights from machine translation to learn simplification rewrites from monolingual corpora of complex and simple sentences. We address the simplification problem with an encoder-decoder model coupled with a deep reinforcement learning framework. Our model, which we call DRESS (as shorthand for &lt;b&gt;D&lt;/b&gt;eep &lt;b&gt;RE&lt;/b&gt;inforcement &lt;b&gt;S&lt;/b&gt;entence &lt;b&gt;S&lt;/b&gt;implification), explores the space of possible simplifications while learning to optimize a reward function that encourages outputs which are simple, fluent, and preserve the meaning of the input. Experiments on three datasets demonstrate that our model outperforms competitive simplification systems.","container-title":"Proceedings of the 2017 Conference on Empirical Methods in Natural Language Processing","DOI":"10.18653/v1/D17-1062","event":"EMNLP 2017","event-place":"Copenhagen, Denmark","page":"584–594","publisher":"Association for Computational Linguistics","publisher-place":"Copenhagen, Denmark","source":"ACLWeb","title":"Sentence Simplification with Deep Reinforcement Learning","URL":"https://www.aclweb.org/anthology/D17-1062","author":[{"family":"Zhang","given":"Xingxing"},{"family":"Lapata","given":"Mirella"}],"accessed":{"date-parts":[["2020",6,18]]},"issued":{"date-parts":[["2017",9]]}}},{"id":254,"uris":["http://zotero.org/users/local/6uvqPQf9/items/WH9V4KGV"],"uri":["http://zotero.org/users/local/6uvqPQf9/items/WH9V4KGV"],"itemData":{"id":254,"type":"article-journal","abstract":"Sentence simplification aims to simplify the content and structure of complex sentences, and thus make them easier to interpret for human readers, and easier to process for downstream NLP applications. Recent advances in neural machine translation have paved the way for novel approaches to the task. In this paper, we adapt an architecture with augmented memory capacities called Neural Semantic Encoders (Munkhdalai and Yu, 2017) for sentence simplification. Our experiments demonstrate the effectiveness of our approach on different simplification datasets, both in terms of automatic evaluation measures and human judgments.","container-title":"arXiv:1804.07445 [cs]","note":"arXiv: 1804.07445","source":"arXiv.org","title":"Sentence Simplification with Memory-Augmented Neural Networks","URL":"http://arxiv.org/abs/1804.07445","author":[{"family":"Vu","given":"Tu"},{"family":"Hu","given":"Baotian"},{"family":"Munkhdalai","given":"Tsendsuren"},{"family":"Yu","given":"Hong"}],"accessed":{"date-parts":[["2020",6,18]]},"issued":{"date-parts":[["2018",4,19]]}}},{"id":224,"uris":["http://zotero.org/users/local/6uvqPQf9/items/HAPB2NEU"],"uri":["http://zotero.org/users/local/6uvqPQf9/items/HAPB2NEU"],"itemData":{"id":224,"type":"paper-conference","container-title":"Proceedings of the 53rd Annual Meeting of the Association for Computational Linguistics and the 7th International Joint Conference on Natural Language Processing (Volume 2: Short Papers)","DOI":"10.3115/v1/P15-2135","event":"ACL-IJCNLP 2015","event-place":"Beijing, China","page":"823–828","publisher":"Association for Computational Linguistics","publisher-place":"Beijing, China","source":"ACLWeb","title":"A Deeper Exploration of the Standard PB-SMT Approach to Text Simplification and its Evaluation","URL":"https://www.aclweb.org/anthology/P15-2135","author":[{"family":"Štajner","given":"Sanja"},{"family":"Béchara","given":"Hannah"},{"family":"Saggion","given":"Horacio"}],"accessed":{"date-parts":[["2020",6,18]]},"issued":{"date-parts":[["2015",7]]}}},{"id":200,"uris":["http://zotero.org/users/local/6uvqPQf9/items/ZYPIXXUD"],"uri":["http://zotero.org/users/local/6uvqPQf9/items/ZYPIXXUD"],"itemData":{"id":200,"type":"paper-conference","abstract":"Recent studies have demonstrated that specificity is an important characterization of texts potentially beneficial for a range of applications such as multi-document news summarization and analysis of science journalism. The feasibility of automatically predicting sentence specificity from a rich set of features has also been confirmed in prior work. In this paper we present a practical system for predicting sentence specificity which exploits only features that require minimum processing and is trained in a semi-supervised manner. Our system outperforms the state-of-the-art method for predicting sentence specificity and does not require part of speech tagging or syntactic parsing as the prior methods did. With the tool that we developed --- Speciteller --- we study the role of specificity in sentence simplification. We show that specificity is a useful indicator for finding sentences that need to be simplified and a useful objective for simplification, descriptive of the differences between original and simplified sentences.","container-title":"Twenty-Ninth AAAI Conference on Artificial Intelligence","event":"Twenty-Ninth AAAI Conference on Artificial Intelligence","language":"en","source":"www.aaai.org","title":"Fast and Accurate Prediction of Sentence Specificity","URL":"https://www.aaai.org/ocs/index.php/AAAI/AAAI15/paper/view/9941","author":[{"family":"Li","given":"Junyi Jessy"},{"family":"Nenkova","given":"Ani"}],"accessed":{"date-parts":[["2020",6,18]]},"issued":{"date-parts":[["2015",2,19]]}}},{"id":79,"uris":["http://zotero.org/users/local/6uvqPQf9/items/XU74SHBM"],"uri":["http://zotero.org/users/local/6uvqPQf9/items/XU74SHBM"],"itemData":{"id":79,"type":"paper-conference","abstract":"In this paper, we consider sentence simplification as a special form of translation with the complex sentence as the source and the simple sentence as the target. We propose a Tree-based Simplification Model (TSM), which, to our knowledge, is the first statistical simplification model covering splitting, dropping, reordering and substitution integrally. We also describe an efficient method to train our model with a large-scale parallel dataset obtained from the Wikipedia and Simple Wikipedia. The evaluation shows that our model achieves better readability scores than a set of baseline systems.","collection-title":"COLING '10","container-title":"Proceedings of the 23rd International Conference on Computational Linguistics","event-place":"Beijing, China","page":"1353–1361","publisher":"Association for Computational Linguistics","publisher-place":"Beijing, China","source":"ACM Digital Library","title":"A monolingual tree-based translation model for sentence simplification","author":[{"family":"Zhu","given":"Zhemin"},{"family":"Bernhard","given":"Delphine"},{"family":"Gurevych","given":"Iryna"}],"accessed":{"date-parts":[["2020",6,17]]},"issued":{"date-parts":[["2010",8,23]]}},"locator":"-"},{"id":220,"uris":["http://zotero.org/users/local/6uvqPQf9/items/HHLTKNTA"],"uri":["http://zotero.org/users/local/6uvqPQf9/items/HHLTKNTA"],"itemData":{"id":220,"type":"paper-conference","container-title":"Proceedings of the 14th Conference of the European Chapter of the Association for Computational Linguistics","DOI":"10.3115/v1/E14-1031","event":"EACL 2014","event-place":"Gothenburg, Sweden","page":"288–297","publisher":"Association for Computational Linguistics","publisher-place":"Gothenburg, Sweden","source":"ACLWeb","title":"Assessing the relative reading level of sentence pairs for text simplification","URL":"https://www.aclweb.org/anthology/E14-1031","author":[{"family":"Vajjala","given":"Sowmya"},{"family":"Meurers","given":"Detmar"}],"accessed":{"date-parts":[["2020",6,18]]},"issued":{"date-parts":[["2014",4]]}}},{"id":208,"uris":["http://zotero.org/users/local/6uvqPQf9/items/TWXSZFWI"],"uri":["http://zotero.org/users/local/6uvqPQf9/items/TWXSZFWI"],"itemData":{"id":208,"type":"paper-conference","abstract":"We present the first attempt at using sequence to sequence neural networks to model text simplification (TS). Unlike the previously proposed automated TS systems, our neural text simplification (NTS) systems are able to simultaneously perform lexical simplification and content reduction. An extensive human evaluation of the output has shown that NTS systems achieve almost perfect grammaticality and meaning preservation of output sentences and higher level of simplification than the state-of-the-art automated TS systems","container-title":"Proceedings of the 55th Annual Meeting of the Association for Computational Linguistics (Volume 2: Short Papers)","DOI":"10.18653/v1/P17-2014","event":"ACL 2017","event-place":"Vancouver, Canada","page":"85–91","publisher":"Association for Computational Linguistics","publisher-place":"Vancouver, Canada","source":"ACLWeb","title":"Exploring Neural Text Simplification Models","URL":"https://www.aclweb.org/anthology/P17-2014","author":[{"family":"Nisioi","given":"Sergiu"},{"family":"Štajner","given":"Sanja"},{"family":"Ponzetto","given":"Simone Paolo"},{"family":"Dinu","given":"Liviu P."}],"accessed":{"date-parts":[["2020",6,18]]},"issued":{"date-parts":[["2017",7]]}}},{"id":81,"uris":["http://zotero.org/users/local/6uvqPQf9/items/R4PHSS4K"],"uri":["http://zotero.org/users/local/6uvqPQf9/items/R4PHSS4K"],"itemData":{"id":81,"type":"paper-conference","abstract":"In this paper we examine the sentence simplification problem as an English-to-English translation problem, utilizing a corpus of 137K aligned sentence pairs extracted by aligning English Wikipedia and Simple English Wikipedia. This data set contains the full range of transformation operations including rewording, reordering, insertion and deletion. We introduce a new translation model for text simplification that extends a phrase-based machine translation approach to include phrasal deletion. Evaluated based on three metrics that compare against a human reference (BLEU, word-F1 and SSA) our new approach performs significantly better than two text compression techniques (including T3) and the phrase-based translation system without deletion.","collection-title":"MTTG '11","container-title":"Proceedings of the Workshop on Monolingual Text-To-Text Generation","event-place":"Portland, Oregon","ISBN":"978-1-937284-05-3","page":"1–9","publisher":"Association for Computational Linguistics","publisher-place":"Portland, Oregon","source":"ACM Digital Library","title":"Learning to simplify sentences using Wikipedia","author":[{"family":"Coster","given":"William"},{"family":"Kauchak","given":"David"}],"accessed":{"date-parts":[["2020",6,17]]},"issued":{"date-parts":[["2011",6,24]]}}},{"id":198,"uris":["http://zotero.org/users/local/6uvqPQf9/items/685WPTH2"],"uri":["http://zotero.org/users/local/6uvqPQf9/items/685WPTH2"],"itemData":{"id":198,"type":"paper-conference","abstract":"Text simplification aims to rewrite text into simpler versions, and thus make information accessible to a broader audience. Most previous work simplifies sentences using handcrafted rules aimed at splitting long sentences, or substitutes difficult words using a predefined dictionary. This paper presents a data-driven model based on quasi-synchronous grammar, a formalism that can naturally capture structural mismatches and complex rewrite operations. We describe how such a grammar can be induced from Wikipedia and propose an integer linear programming model for selecting the most appropriate simplification from the space of possible rewrites generated by the grammar. We show experimentally that our method creates simplifications that significantly reduce the reading difficulty of the input, while maintaining grammaticality and preserving its meaning.","collection-title":"EMNLP '11","container-title":"Proceedings of the Conference on Empirical Methods in Natural Language Processing","event-place":"Edinburgh, United Kingdom","ISBN":"978-1-937284-11-4","page":"409–420","publisher":"Association for Computational Linguistics","publisher-place":"Edinburgh, United Kingdom","source":"ACM Digital Library","title":"Learning to simplify sentences with quasi-synchronous grammar and integer programming","author":[{"family":"Woodsend","given":"Kristian"},{"family":"Lapata","given":"Mirella"}],"accessed":{"date-parts":[["2020",6,17]]},"issued":{"date-parts":[["2011",7,27]]}}},{"id":229,"uris":["http://zotero.org/users/local/6uvqPQf9/items/F9ZXFA27"],"uri":["http://zotero.org/users/local/6uvqPQf9/items/F9ZXFA27"],"itemData":{"id":229,"type":"article-journal","abstract":"We propose a new method for evaluating the readability of simplified sentences through pair-wise ranking. The validity of the method is established through in-corpus and cross-corpus evaluation experiments. The approach correctly identifies the ranking of simplified and unsimplified sentences in terms of their reading level with an accuracy of over 80%, significantly outperforming previous results. To gain qualitative insights into the nature of simplification at the sentence level, we studied the impact of specific linguistic features. We empirically confirm that both word-level and syntactic features play a role in comparing the degree of simplification of authentic data. To carry out this research, we created a new sentence-aligned corpus from professionally simplified news articles. The new corpus resource enriches the empirical basis of sentence-level simplification research, which so far relied on a single resource. Most importantly, it facilitates cross-corpus evaluation for simplification, a key step towards generalizable results.","container-title":"arXiv:1603.06009 [cs]","note":"arXiv: 1603.06009","source":"arXiv.org","title":"Readability-based Sentence Ranking for Evaluating Text Simplification","URL":"http://arxiv.org/abs/1603.06009","author":[{"family":"Vajjala","given":"Sowmya"},{"family":"Meurers","given":"Detmar"}],"accessed":{"date-parts":[["2020",6,18]]},"issued":{"date-parts":[["2016",3,18]]}}},{"id":27,"uris":["http://zotero.org/users/local/6uvqPQf9/items/9B2JXY3M"],"uri":["http://zotero.org/users/local/6uvqPQf9/items/9B2JXY3M"],"itemData":{"id":27,"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NAACL-HLT 2018","event-place":"New Orleans, Louisiana","page":"685–696","publisher":"Association for Computational Linguistics","publisher-place":"New Orleans, Louisiana","source":"ACLWeb","title":"Semantic Structural Evaluation for Text Simplification","URL":"https://www.aclweb.org/anthology/N18-1063","author":[{"family":"Sulem","given":"Elior"},{"family":"Abend","given":"Omri"},{"family":"Rappoport","given":"Ari"}],"accessed":{"date-parts":[["2020",6,15]]},"issued":{"date-parts":[["2018",6]]}}},{"id":25,"uris":["http://zotero.org/users/local/6uvqPQf9/items/MHC43UYP"],"uri":["http://zotero.org/users/local/6uvqPQf9/items/MHC43UYP"],"itemData":{"id":25,"type":"paper-conference","container-title":"Proceedings of the 50th Annual Meeting of the Association for Computational Linguistics (Volume 1: Long Papers)","event":"ACL 2012","event-place":"Jeju Island, Korea","page":"1015–1024","publisher":"Association for Computational Linguistics","publisher-place":"Jeju Island, Korea","source":"ACLWeb","title":"Sentence Simplification by Monolingual Machine Translation","URL":"https://www.aclweb.org/anthology/P12-1107","author":[{"family":"Wubben","given":"Sander"},{"family":"Bosch","given":"Antal","non-dropping-particle":"van den"},{"family":"Krahmer","given":"Emiel"}],"accessed":{"date-parts":[["2020",6,15]]},"issued":{"date-parts":[["2012",7]]}}},{"id":11,"uris":["http://zotero.org/users/local/6uvqPQf9/items/JF4M6IUE"],"uri":["http://zotero.org/users/local/6uvqPQf9/items/JF4M6IUE"],"itemData":{"id":11,"type":"paper-conference","abstract":"In this study, we propose sentence simplification from a non-parallel corpus with adversarial learning. In recent years, sentence simplification based on a statistical machine translation framework and neural networks have been actively studied. However, most methods require a large parallel corpus, which is expensive to build. In this paper, our purpose is sentence simplification with a non-parallel corpus in open data en-Wikipedia and Simple-Wikipedia articles. We use a style transfer framework with adversarial learning for learning by non-parallel corpus and adapted a prior work [by Barzilay et al.] to sentence simplification as a base framework. Furthermore, from the perspective of improving retention of sentence meaning, we add pretraining reconstruction loss and cycle consistency loss to the base framework. We also improve the sentence quality output from the proposed model as a result of the expansion.","collection-title":"WI '19","container-title":"IEEE/WIC/ACM International Conference on Web Intelligence","DOI":"10.1145/3350546.3352499","event-place":"Thessaloniki, Greece","ISBN":"978-1-4503-6934-3","page":"43–50","publisher":"Association for Computing Machinery","publisher-place":"Thessaloniki, Greece","source":"ACM Digital Library","title":"Sentence Simplification from Non-Parallel Corpus with Adversarial Learning","URL":"https://doi.org/10.1145/3350546.3352499","author":[{"family":"Kawashima","given":"Takashi"},{"family":"Takagi","given":"Tomohiro"}],"accessed":{"date-parts":[["2020",6,14]]},"issued":{"date-parts":[["2019",10,14]]}}},{"id":196,"uris":["http://zotero.org/users/local/6uvqPQf9/items/MKQIYLTH"],"uri":["http://zotero.org/users/local/6uvqPQf9/items/MKQIYLTH"],"itemData":{"id":196,"type":"paper-conference","abstract":"In this paper we examine the task of sentence simplification which aims to reduce the reading complexity of a sentence by incorporating more accessible vocabulary and sentence structure. We introduce a new data set that pairs English Wikipedia with Simple English Wikipedia and is orders of magnitude larger than any previously examined for sentence simplification. The data contains the full range of simplification operations including rewording, reordering, insertion and deletion. We provide an analysis of this corpus as well as preliminary results using a phrase-based translation approach for simplification.","collection-title":"HLT '11","container-title":"Proceedings of the 49th Annual Meeting of the Association for Computational Linguistics: Human Language Technologies: short papers - Volume 2","event-place":"Portland, Oregon","ISBN":"978-1-932432-88-6","page":"665–669","publisher":"Association for Computational Linguistics","publisher-place":"Portland, Oregon","source":"ACM Digital Library","title":"Simple English Wikipedia: a new text simplification task","title-short":"Simple English Wikipedia","author":[{"family":"Coster","given":"William"},{"family":"Kauchak","given":"David"}],"accessed":{"date-parts":[["2020",6,17]]},"issued":{"date-parts":[["2011",6,19]]}}},{"id":226,"uris":["http://zotero.org/users/local/6uvqPQf9/items/WKW3NJIQ"],"uri":["http://zotero.org/users/local/6uvqPQf9/items/WKW3NJIQ"],"itemData":{"id":226,"type":"paper-conference","abstract":"The goal in this paper is to automatically transform text into a simpler text, so that it is easier to understand by children. We perform syntactic simplification, i.e. the splitting of sentences, and lexical simplification, i.e. replacing difficult words with easier synonyms. We test the performance of this approach for each component separately on a per sentence basis, and globally with the automatic construction of simplified news articles and encyclopedia articles. By including information from a language model in the lexical simplification step, we obtain better results over a baseline method. The syntactic simplification shows that some phenomena are hard to recognize by a parser, and that errors are often introduced. Although the reading difficulty goes down, it still doesn’t reach the required level needed for young children.","container-title":"Prroceedings of the SIGIR workshop on accessible search systems","event":"SIGIR workshop on accessible search systems, Date: 2010/07/23 - 2010/07/23, Location: Geneva","language":"eng","page":"19-26","publisher":"ACM; New York","source":"lirias.kuleuven.be","title":"Text simplification for children","URL":"https://lirias.kuleuven.be/1655494","author":[{"family":"De Belder","given":"Jan"},{"family":"Moens","given":"Marie-Francine"}],"accessed":{"date-parts":[["2020",6,18]]},"issued":{"date-parts":[["2010",1]]}}},{"id":180,"uris":["http://zotero.org/users/local/6uvqPQf9/items/B5HECHCQ"],"uri":["http://zotero.org/users/local/6uvqPQf9/items/B5HECHCQ"],"itemData":{"id":180,"type":"paper-conference","container-title":"Proceedings of the Eleventh International Conference on Language Resources and Evaluation (LREC 2018)","event":"LREC 2018","event-place":"Miyazaki, Japan","publisher":"European Language Resources Association (ELRA)","publisher-place":"Miyazaki, Japan","source":"ACLWeb","title":"Text Simplification from Professionally Produced Corpora","URL":"https://www.aclweb.org/anthology/L18-1553","author":[{"family":"Scarton","given":"Carolina"},{"family":"Paetzold","given":"Gustavo"},{"family":"Specia","given":"Lucia"}],"accessed":{"date-parts":[["2020",6,18]]},"issued":{"date-parts":[["2018",5]]}}},{"id":222,"uris":["http://zotero.org/users/local/6uvqPQf9/items/QA43NYX7"],"uri":["http://zotero.org/users/local/6uvqPQf9/items/QA43NYX7"],"itemData":{"id":222,"type":"paper-conference","container-title":"Proceedings of 5th International Joint Conference on Natural Language Processing","event":"IJCNLP 2011","event-place":"Chiang Mai, Thailand","page":"474–482","publisher":"Asian Federation of Natural Language Processing","publisher-place":"Chiang Mai, Thailand","source":"ACLWeb","title":"TriS: A Statistical Sentence Simplifier with Log-linear Models and Margin-based Discriminative Training","title-short":"TriS","URL":"https://www.aclweb.org/anthology/I11-1053","author":[{"family":"Bach","given":"Nguyen"},{"family":"Gao","given":"Qin"},{"family":"Vogel","given":"Stephan"},{"family":"Waibel","given":"Alex"}],"accessed":{"date-parts":[["2020",6,18]]},"issued":{"date-parts":[["2011",11]]}}},{"id":261,"uris":["http://zotero.org/users/local/6uvqPQf9/items/PXRK2I85"],"uri":["http://zotero.org/users/local/6uvqPQf9/items/PXRK2I85"],"itemData":{"id":261,"type":"article-journal","abstract":"We present a novel approach to sentence simplification which departs from previous work in two main ways. First, it requires neither hand written rules nor a training corpus of aligned standard and simplified sentences. Second, sentence splitting operates on deep semantic structure. We show (i) that the unsupervised framework we propose is competitive with four state-of-the-art supervised systems and (ii) that our semantic based approach allows for a principled and effective handling of sentence splitting.","container-title":"arXiv:1507.08452 [cs]","note":"arXiv: 1507.08452","source":"arXiv.org","title":"Unsupervised Sentence Simplification Using Deep Semantics","URL":"http://arxiv.org/abs/1507.08452","author":[{"family":"Narayan","given":"Shashi"},{"family":"Gardent","given":"Claire"}],"accessed":{"date-parts":[["2020",6,18]]},"issued":{"date-parts":[["2016",9,7]]}}},{"id":14,"uris":["http://zotero.org/users/local/6uvqPQf9/items/EL57TDU4"],"uri":["http://zotero.org/users/local/6uvqPQf9/items/EL57TDU4"],"itemData":{"id":14,"type":"article-journal","abstract":"Sentence simpliﬁcation is a task that produces a simpliﬁed sentence from any input sentence. Sentence simpliﬁcation systems can be useful tools for people whose ﬁrst language is not English, children, or the elderly to help with understanding. Initial approaches to this task were primarily borrowed from neural machine translation systems with transformations at the sentence level or with architectures based on recurrent neural networks (RNNs). In our project, we implemented the state-ofthe-art transformer architecture built with multi-head attention blocks, integrated it with a paraphrase database, and introduced a novel loss function.","language":"en","page":"11","source":"Zotero","title":"Wikipedia Sentence Simpliﬁcation","author":[{"family":"Wang","given":"Alexander"},{"family":"Kurohara","given":"Ryan"},{"family":"Liang","given":"David"}]}}],"schema":"https://github.com/citation-style-language/schema/raw/master/csl-citation.json"} </w:instrText>
      </w:r>
      <w:r w:rsidR="00DB7914">
        <w:fldChar w:fldCharType="separate"/>
      </w:r>
      <w:r w:rsidR="00DB7914" w:rsidRPr="00DB7914">
        <w:rPr>
          <w:szCs w:val="24"/>
        </w:rPr>
        <w:t>[19], [23]–[25], [27</w:t>
      </w:r>
      <w:r w:rsidR="008D4682">
        <w:rPr>
          <w:szCs w:val="24"/>
        </w:rPr>
        <w:t>]-[</w:t>
      </w:r>
      <w:r w:rsidR="00DB7914" w:rsidRPr="00DB7914">
        <w:rPr>
          <w:szCs w:val="24"/>
        </w:rPr>
        <w:t>29], [30]–[43]</w:t>
      </w:r>
      <w:r w:rsidR="00DB7914">
        <w:fldChar w:fldCharType="end"/>
      </w:r>
      <w:r w:rsidR="00195A0C">
        <w:t>,</w:t>
      </w:r>
      <w:r w:rsidR="00DB7914">
        <w:t xml:space="preserve"> having a similar resource with the same content but written for an audience of a lower reading level to increase accessibility.</w:t>
      </w:r>
    </w:p>
    <w:p w14:paraId="5435BBAA" w14:textId="1CEBD693" w:rsidR="00122C00" w:rsidRDefault="00122C00" w:rsidP="00A31F1B">
      <w:pPr>
        <w:ind w:firstLine="13.50pt"/>
      </w:pPr>
      <w:r>
        <w:t>Wikipedia</w:t>
      </w:r>
      <w:r w:rsidR="00DB7914">
        <w:t xml:space="preserve"> </w:t>
      </w:r>
      <w:proofErr w:type="gramStart"/>
      <w:r w:rsidR="00DB7914">
        <w:t>in particular has</w:t>
      </w:r>
      <w:proofErr w:type="gramEnd"/>
      <w:r w:rsidR="00DB7914">
        <w:t xml:space="preserve"> received a lot of attention in the NLP and text simplification communit</w:t>
      </w:r>
      <w:r w:rsidR="00CA4DF6">
        <w:t>ies</w:t>
      </w:r>
      <w:r w:rsidR="00DB7914">
        <w:t xml:space="preserve"> due to the large efforts to align and create parallel corpuses</w:t>
      </w:r>
      <w:r w:rsidR="0090074A">
        <w:t>. The two most used corpora are</w:t>
      </w:r>
      <w:r w:rsidR="00DB7914">
        <w:t xml:space="preserve"> through </w:t>
      </w:r>
      <w:proofErr w:type="spellStart"/>
      <w:r w:rsidR="00DB7914">
        <w:t>WikiSmall</w:t>
      </w:r>
      <w:proofErr w:type="spellEnd"/>
      <w:r w:rsidR="00DB7914">
        <w:t xml:space="preserve"> </w:t>
      </w:r>
      <w:r w:rsidR="00DB7914">
        <w:fldChar w:fldCharType="begin"/>
      </w:r>
      <w:r w:rsidR="00DB7914">
        <w:instrText xml:space="preserve"> ADDIN ZOTERO_ITEM CSL_CITATION {"citationID":"AhgLMHlt","properties":{"formattedCitation":"[29]","plainCitation":"[29]","noteIndex":0},"citationItems":[{"id":79,"uris":["http://zotero.org/users/local/6uvqPQf9/items/XU74SHBM"],"uri":["http://zotero.org/users/local/6uvqPQf9/items/XU74SHBM"],"itemData":{"id":79,"type":"paper-conference","abstract":"In this paper, we consider sentence simplification as a special form of translation with the complex sentence as the source and the simple sentence as the target. We propose a Tree-based Simplification Model (TSM), which, to our knowledge, is the first statistical simplification model covering splitting, dropping, reordering and substitution integrally. We also describe an efficient method to train our model with a large-scale parallel dataset obtained from the Wikipedia and Simple Wikipedia. The evaluation shows that our model achieves better readability scores than a set of baseline systems.","collection-title":"COLING '10","container-title":"Proceedings of the 23rd International Conference on Computational Linguistics","event-place":"Beijing, China","page":"1353–1361","publisher":"Association for Computational Linguistics","publisher-place":"Beijing, China","source":"ACM Digital Library","title":"A monolingual tree-based translation model for sentence simplification","author":[{"family":"Zhu","given":"Zhemin"},{"family":"Bernhard","given":"Delphine"},{"family":"Gurevych","given":"Iryna"}],"accessed":{"date-parts":[["2020",6,17]]},"issued":{"date-parts":[["2010",8,23]]}}}],"schema":"https://github.com/citation-style-language/schema/raw/master/csl-citation.json"} </w:instrText>
      </w:r>
      <w:r w:rsidR="00DB7914">
        <w:fldChar w:fldCharType="separate"/>
      </w:r>
      <w:r w:rsidR="00DB7914" w:rsidRPr="00DB7914">
        <w:t>[29]</w:t>
      </w:r>
      <w:r w:rsidR="00DB7914">
        <w:fldChar w:fldCharType="end"/>
      </w:r>
      <w:r w:rsidR="00DB7914">
        <w:t xml:space="preserve">, Turk </w:t>
      </w:r>
      <w:r w:rsidR="00517875">
        <w:t xml:space="preserve">Corpus </w:t>
      </w:r>
      <w:r w:rsidR="00517875">
        <w:fldChar w:fldCharType="begin"/>
      </w:r>
      <w:r w:rsidR="00517875">
        <w:instrText xml:space="preserve"> ADDIN ZOTERO_ITEM CSL_CITATION {"citationID":"L921mD4L","properties":{"formattedCitation":"[19]","plainCitation":"[19]","noteIndex":0},"citationItems":[{"id":98,"uris":["http://zotero.org/users/local/6uvqPQf9/items/7F47WAZ9"],"uri":["http://zotero.org/users/local/6uvqPQf9/items/7F47WAZ9"],"itemData":{"id":98,"type":"article-journal","abstract":"Most recent sentence simplification systems use basic machine translation models                     to learn lexical and syntactic paraphrases from a manually simplified parallel                     corpus. These methods are limited by the quality and quantity of manually                     simplified corpora, which are expensive to build. In this paper, we conduct an                     in-depth adaptation of statistical machine translation to perform text                     simplification, taking advantage of large-scale paraphrases learned from                     bilingual texts and a small amount of manual simplifications with multiple                     references. Our work is the first to design automatic metrics that are effective                     for tuning and evaluating simplification systems, which will facilitate                     iterative development for this task.","container-title":"Transactions of the Association for Computational Linguistics","DOI":"10.1162/tacl_a_00107","note":"publisher: MIT Press","page":"401-415","source":"MIT Press Journals","title":"Optimizing Statistical Machine Translation for Text Simplification","volume":"4","author":[{"family":"Xu","given":"Wei"},{"family":"Napoles","given":"Courtney"},{"family":"Pavlick","given":"Ellie"},{"family":"Chen","given":"Quanze"},{"family":"Callison-Burch","given":"Chris"}],"issued":{"date-parts":[["2016",12,1]]}}}],"schema":"https://github.com/citation-style-language/schema/raw/master/csl-citation.json"} </w:instrText>
      </w:r>
      <w:r w:rsidR="00517875">
        <w:fldChar w:fldCharType="separate"/>
      </w:r>
      <w:r w:rsidR="00517875" w:rsidRPr="00517875">
        <w:t>[19]</w:t>
      </w:r>
      <w:r w:rsidR="00517875">
        <w:fldChar w:fldCharType="end"/>
      </w:r>
      <w:r w:rsidR="00517875">
        <w:t>,</w:t>
      </w:r>
      <w:r w:rsidR="0090074A">
        <w:t xml:space="preserve"> and </w:t>
      </w:r>
      <w:proofErr w:type="spellStart"/>
      <w:r w:rsidR="00517875">
        <w:t>Coster</w:t>
      </w:r>
      <w:proofErr w:type="spellEnd"/>
      <w:r w:rsidR="00517875">
        <w:t xml:space="preserve"> and Kauchak Corpus </w:t>
      </w:r>
      <w:r w:rsidR="00517875">
        <w:fldChar w:fldCharType="begin"/>
      </w:r>
      <w:r w:rsidR="00517875">
        <w:instrText xml:space="preserve"> ADDIN ZOTERO_ITEM CSL_CITATION {"citationID":"aqiFYtA3","properties":{"formattedCitation":"[38]","plainCitation":"[38]","noteIndex":0},"citationItems":[{"id":196,"uris":["http://zotero.org/users/local/6uvqPQf9/items/MKQIYLTH"],"uri":["http://zotero.org/users/local/6uvqPQf9/items/MKQIYLTH"],"itemData":{"id":196,"type":"paper-conference","abstract":"In this paper we examine the task of sentence simplification which aims to reduce the reading complexity of a sentence by incorporating more accessible vocabulary and sentence structure. We introduce a new data set that pairs English Wikipedia with Simple English Wikipedia and is orders of magnitude larger than any previously examined for sentence simplification. The data contains the full range of simplification operations including rewording, reordering, insertion and deletion. We provide an analysis of this corpus as well as preliminary results using a phrase-based translation approach for simplification.","collection-title":"HLT '11","container-title":"Proceedings of the 49th Annual Meeting of the Association for Computational Linguistics: Human Language Technologies: short papers - Volume 2","event-place":"Portland, Oregon","ISBN":"978-1-932432-88-6","page":"665–669","publisher":"Association for Computational Linguistics","publisher-place":"Portland, Oregon","source":"ACM Digital Library","title":"Simple English Wikipedia: a new text simplification task","title-short":"Simple English Wikipedia","author":[{"family":"Coster","given":"William"},{"family":"Kauchak","given":"David"}],"accessed":{"date-parts":[["2020",6,17]]},"issued":{"date-parts":[["2011",6,19]]}}}],"schema":"https://github.com/citation-style-language/schema/raw/master/csl-citation.json"} </w:instrText>
      </w:r>
      <w:r w:rsidR="00517875">
        <w:fldChar w:fldCharType="separate"/>
      </w:r>
      <w:r w:rsidR="00517875" w:rsidRPr="00DB7914">
        <w:t>[38]</w:t>
      </w:r>
      <w:r w:rsidR="00517875">
        <w:fldChar w:fldCharType="end"/>
      </w:r>
      <w:r w:rsidR="0090074A">
        <w:t xml:space="preserve">, all of which contain both 1-to-1 and 1-to-many simplification alignments. </w:t>
      </w:r>
      <w:r w:rsidR="0090074A">
        <w:t xml:space="preserve">Hwang </w:t>
      </w:r>
      <w:r w:rsidR="0090074A">
        <w:fldChar w:fldCharType="begin"/>
      </w:r>
      <w:r w:rsidR="0090074A">
        <w:instrText xml:space="preserve"> ADDIN ZOTERO_ITEM CSL_CITATION {"citationID":"EsCGyfUH","properties":{"formattedCitation":"[44]","plainCitation":"[44]","noteIndex":0},"citationItems":[{"id":276,"uris":["http://zotero.org/users/local/6uvqPQf9/items/SY38H5QI"],"uri":["http://zotero.org/users/local/6uvqPQf9/items/SY38H5QI"],"itemData":{"id":276,"type":"paper-conference","container-title":"Proceedings of the 2015 Conference of the North American Chapter of the Association for Computational Linguistics: Human Language Technologies","DOI":"10.3115/v1/N15-1022","event":"NAACL-HLT 2015","event-place":"Denver, Colorado","page":"211–217","publisher":"Association for Computational Linguistics","publisher-place":"Denver, Colorado","source":"ACLWeb","title":"Aligning Sentences from Standard Wikipedia to Simple Wikipedia","URL":"https://www.aclweb.org/anthology/N15-1022","author":[{"family":"Hwang","given":"William"},{"family":"Hajishirzi","given":"Hannaneh"},{"family":"Ostendorf","given":"Mari"},{"family":"Wu","given":"Wei"}],"accessed":{"date-parts":[["2020",6,19]]},"issued":{"date-parts":[["2015",5]]}}}],"schema":"https://github.com/citation-style-language/schema/raw/master/csl-citation.json"} </w:instrText>
      </w:r>
      <w:r w:rsidR="0090074A">
        <w:fldChar w:fldCharType="separate"/>
      </w:r>
      <w:r w:rsidR="0090074A" w:rsidRPr="00517875">
        <w:t>[44]</w:t>
      </w:r>
      <w:r w:rsidR="0090074A">
        <w:fldChar w:fldCharType="end"/>
      </w:r>
      <w:r w:rsidR="0090074A">
        <w:t xml:space="preserve">, and </w:t>
      </w:r>
      <w:proofErr w:type="spellStart"/>
      <w:r w:rsidR="0090074A">
        <w:t>Kaji</w:t>
      </w:r>
      <w:proofErr w:type="spellEnd"/>
      <w:r w:rsidR="0090074A">
        <w:t xml:space="preserve"> and Komachi </w:t>
      </w:r>
      <w:r w:rsidR="0090074A">
        <w:fldChar w:fldCharType="begin"/>
      </w:r>
      <w:r w:rsidR="0090074A">
        <w:instrText xml:space="preserve"> ADDIN ZOTERO_ITEM CSL_CITATION {"citationID":"0sPU6oAZ","properties":{"formattedCitation":"[45]","plainCitation":"[45]","noteIndex":0},"citationItems":[{"id":278,"uris":["http://zotero.org/users/local/6uvqPQf9/items/5ER2AW3V"],"uri":["http://zotero.org/users/local/6uvqPQf9/items/5ER2AW3V"],"itemData":{"id":278,"type":"paper-conference","abstract":"Methods for text simplification using the framework of statistical machine translation have been extensively studied in recent years. However, building the monolingual parallel corpus necessary for training the model requires costly human annotation. Monolingual parallel corpora for text simplification have therefore been built only for a limited number of languages, such as English and Portuguese. To obviate the need for human annotation, we propose an unsupervised method that automatically builds the monolingual parallel corpus for text simplification using sentence similarity based on word embeddings. For any sentence pair comprising a complex sentence and its simple counterpart, we employ a many-to-one method of aligning each word in the complex sentence with the most similar word in the simple sentence and compute sentence similarity by averaging these word similarities. The experimental results demonstrate the excellent performance of the proposed method in a monolingual parallel corpus construction task for English text simplification. The results also demonstrated the superior accuracy in text simplification that use the framework of statistical machine translation trained using the corpus built by the proposed method to that using the existing corpora.","container-title":"Proceedings of COLING 2016, the 26th International Conference on Computational Linguistics: Technical Papers","event":"COLING 2016","event-place":"Osaka, Japan","page":"1147–1158","publisher":"The COLING 2016 Organizing Committee","publisher-place":"Osaka, Japan","source":"ACLWeb","title":"Building a Monolingual Parallel Corpus for Text Simplification Using Sentence Similarity Based on Alignment between Word Embeddings","URL":"https://www.aclweb.org/anthology/C16-1109","author":[{"family":"Kajiwara","given":"Tomoyuki"},{"family":"Komachi","given":"Mamoru"}],"accessed":{"date-parts":[["2020",6,19]]},"issued":{"date-parts":[["2016",12]]}}}],"schema":"https://github.com/citation-style-language/schema/raw/master/csl-citation.json"} </w:instrText>
      </w:r>
      <w:r w:rsidR="0090074A">
        <w:fldChar w:fldCharType="separate"/>
      </w:r>
      <w:r w:rsidR="0090074A" w:rsidRPr="00517875">
        <w:t>[45]</w:t>
      </w:r>
      <w:r w:rsidR="0090074A">
        <w:fldChar w:fldCharType="end"/>
      </w:r>
      <w:r w:rsidR="0090074A">
        <w:t xml:space="preserve"> are two lesser-used corpora, only having 1-to-1 simplification alignments,</w:t>
      </w:r>
      <w:r w:rsidR="00517875">
        <w:t xml:space="preserve"> </w:t>
      </w:r>
      <w:r w:rsidR="0068708E">
        <w:t>However,</w:t>
      </w:r>
      <w:r w:rsidR="00517875">
        <w:t xml:space="preserve"> it is worth noting that these simplifications are only rough approximations of </w:t>
      </w:r>
      <w:r w:rsidR="00046A2F">
        <w:t xml:space="preserve">an </w:t>
      </w:r>
      <w:r w:rsidR="00517875">
        <w:t xml:space="preserve">equivalent </w:t>
      </w:r>
      <w:r w:rsidR="00046A2F">
        <w:t xml:space="preserve">simplification. </w:t>
      </w:r>
      <w:r w:rsidR="00F5193F">
        <w:t>As such, these</w:t>
      </w:r>
      <w:r w:rsidR="00046A2F">
        <w:t xml:space="preserve"> alignments </w:t>
      </w:r>
      <w:r w:rsidR="00517875">
        <w:t xml:space="preserve">are not ideal </w:t>
      </w:r>
      <w:r w:rsidR="00425B86">
        <w:t>because they</w:t>
      </w:r>
      <w:r w:rsidR="00517875">
        <w:t xml:space="preserve"> do not correspond to a minimum simplification, only a </w:t>
      </w:r>
      <w:r w:rsidR="00072345">
        <w:t>less complex</w:t>
      </w:r>
      <w:r w:rsidR="00111BF5">
        <w:t xml:space="preserve"> version of a sentence with a similar meaning</w:t>
      </w:r>
      <w:r w:rsidR="00517875">
        <w:t>.</w:t>
      </w:r>
    </w:p>
    <w:p w14:paraId="406D64DD" w14:textId="168F64ED" w:rsidR="00884645" w:rsidRDefault="00503419" w:rsidP="00884645">
      <w:pPr>
        <w:pStyle w:val="Heading2"/>
      </w:pPr>
      <w:r>
        <w:t>Reading-Level</w:t>
      </w:r>
      <w:r w:rsidR="00884645">
        <w:t xml:space="preserve"> Corpora</w:t>
      </w:r>
      <w:bookmarkEnd w:id="8"/>
    </w:p>
    <w:p w14:paraId="07BB1D97" w14:textId="16E0B720" w:rsidR="00503419" w:rsidRPr="00884645" w:rsidRDefault="00122C00" w:rsidP="0039044F">
      <w:r>
        <w:t>Perhaps the most obvious corpora for text simplification is</w:t>
      </w:r>
      <w:r w:rsidR="005A16CD">
        <w:t xml:space="preserve"> based on</w:t>
      </w:r>
      <w:r>
        <w:t xml:space="preserve"> </w:t>
      </w:r>
      <w:r w:rsidR="005A16CD">
        <w:t xml:space="preserve">approximate human </w:t>
      </w:r>
      <w:r>
        <w:t>reading-level. This classification of corpora</w:t>
      </w:r>
      <w:r w:rsidR="0039044F">
        <w:t xml:space="preserve"> is created as a result of the need for appropriate per educational level. Each text is annotated either with a grade level in the case of Common Core </w:t>
      </w:r>
      <w:r w:rsidR="0039044F">
        <w:fldChar w:fldCharType="begin"/>
      </w:r>
      <w:r w:rsidR="00517875">
        <w:instrText xml:space="preserve"> ADDIN ZOTERO_ITEM CSL_CITATION {"citationID":"UgZqQUSw","properties":{"formattedCitation":"[34], [46]\\uc0\\u8211{}[49]","plainCitation":"[34], [46]–[49]","noteIndex":0},"citationItems":[{"id":141,"uris":["http://zotero.org/users/local/6uvqPQf9/items/MH3WSXH5"],"uri":["http://zotero.org/users/local/6uvqPQf9/items/MH3WSXH5"],"itemData":{"id":141,"type":"article-journal","abstract":"Preparing students for college and careers in the 21st century has shed light on text complexity as an important variable for consideration in English Language Arts. Authors of The Common Core State Standards (CCSS) define text complexity as broad, highlighting qualitative, rather than quantitative evaluations of narrative fiction as appropriate for matching readers with texts. The text exemplar list published in the appendices of the CCSS, does not include contemporary works of young adult literature. Young adult literature can be used in English Language Arts classrooms to fulfill the expectations of the CCSS while meeting the appropriate qualitative evaluations of texts students in middle and high school grades are expected to read. This article examines qualitative evaluations of three works of young adult literature that are not only textually complex as defined by authors of the CCSS, but appropriate and engaging for adolescent identity and development.","container-title":"Journal of Adolescent &amp; Adult Literacy","DOI":"10.1002/jaal.255","ISSN":"1936-2706","issue":"5","language":"en","note":"_eprint: https://ila.onlinelibrary.wiley.com/doi/pdf/10.1002/jaal.255","page":"407-416","source":"Wiley Online Library","title":"Text Complexity and Young Adult Literature","volume":"57","author":[{"family":"Glaus","given":"Marci"}],"issued":{"date-parts":[["2014"]]}}},{"id":134,"uris":["http://zotero.org/users/local/6uvqPQf9/items/IJ3KY5G7"],"uri":["http://zotero.org/users/local/6uvqPQf9/items/IJ3KY5G7"],"itemData":{"id":134,"type":"paper-conference","container-title":"Proceedings of the Workshop on Natural Language Processing for Improving Textual Accessibility","event-place":"Atlanta, Georgia","page":"49–58","publisher":"Association for Computational Linguistics","publisher-place":"Atlanta, Georgia","source":"ACLWeb","title":"A Two-Stage Approach for Generating Unbiased Estimates of Text Complexity","URL":"https://www.aclweb.org/anthology/W13-1506","author":[{"family":"Sheehan","given":"Kathleen M."},{"family":"Flor","given":"Michael"},{"family":"Napolitano","given":"Diane"}],"accessed":{"date-parts":[["2020",6,18]]},"issued":{"date-parts":[["2013",6]]}}},{"id":138,"uris":["http://zotero.org/users/local/6uvqPQf9/items/J6B3AL5D"],"uri":["http://zotero.org/users/local/6uvqPQf9/items/J6B3AL5D"],"itemData":{"id":138,"type":"article-journal","abstract":"The TextEvaluator® text analysis tool is a fully automated text complexity evaluation tool designed to help teachers, curriculum specialists, textbook publishers, and test developers select texts that are consistent with the text complexity guidelines specified in the Common Core State Standards. This paper documents the procedure used to align the TextEvaluator reporting scale with the Common Core text complexity scale and provides score ranges for use when placing texts into grade bands. Three evaluations of the proposed score ranges are reported: one implemented with respect to the set of 168 exemplar texts provided in Appendix B of the Common Core State Standards, one implemented with respect to a set of 10 career texts, and one implemented with respect to a set of 59 texts selected from textbooks assigned in first-year, credit-bearing college courses. Results suggest that the proposed ranges can help users determine an appropriate grade band placement for any text that has been evaluated by TextEvaluator, including informational, literary, and mixed texts.","container-title":"ETS Research Report Series","DOI":"10.1002/ets2.12068","ISSN":"2330-8516","issue":"2","language":"en","note":"_eprint: https://onlinelibrary.wiley.com/doi/pdf/10.1002/ets2.12068","page":"1-20","source":"Wiley Online Library","title":"Aligning TextEvaluator® Scores With the Accelerated Text Complexity Guidelines Specified in the Common Core State Standards","volume":"2015","author":[{"family":"Sheehan","given":"Kathleen M."}],"issued":{"date-parts":[["2015"]]}}},{"id":229,"uris":["http://zotero.org/users/local/6uvqPQf9/items/F9ZXFA27"],"uri":["http://zotero.org/users/local/6uvqPQf9/items/F9ZXFA27"],"itemData":{"id":229,"type":"article-journal","abstract":"We propose a new method for evaluating the readability of simplified sentences through pair-wise ranking. The validity of the method is established through in-corpus and cross-corpus evaluation experiments. The approach correctly identifies the ranking of simplified and unsimplified sentences in terms of their reading level with an accuracy of over 80%, significantly outperforming previous results. To gain qualitative insights into the nature of simplification at the sentence level, we studied the impact of specific linguistic features. We empirically confirm that both word-level and syntactic features play a role in comparing the degree of simplification of authentic data. To carry out this research, we created a new sentence-aligned corpus from professionally simplified news articles. The new corpus resource enriches the empirical basis of sentence-level simplification research, which so far relied on a single resource. Most importantly, it facilitates cross-corpus evaluation for simplification, a key step towards generalizable results.","container-title":"arXiv:1603.06009 [cs]","note":"arXiv: 1603.06009","source":"arXiv.org","title":"Readability-based Sentence Ranking for Evaluating Text Simplification","URL":"http://arxiv.org/abs/1603.06009","author":[{"family":"Vajjala","given":"Sowmya"},{"family":"Meurers","given":"Detmar"}],"accessed":{"date-parts":[["2020",6,18]]},"issued":{"date-parts":[["2016",3,18]]}}},{"id":131,"uris":["http://zotero.org/users/local/6uvqPQf9/items/VKJAUZJB"],"uri":["http://zotero.org/users/local/6uvqPQf9/items/VKJAUZJB"],"itemData":{"id":131,"type":"article-journal","abstract":"The Common Core Standards call for students to be exposed to a much greater level of text complexity than has been the norm in schools for the past forty years. Textbook publishers, teachers, and assessment developers are being asked to refocus materials and methods to ensure that students are challenged to read texts at steadily increasing complexity levels as they progress through school so that all students remain on track to achieve college and career readiness by the end of 12th grade. Although automated text analysis tools have been proposed as one method for helping educators achieve this goal, research suggests that existing tools are subject to three limitations: inadequate construct coverage; overly narrow criterion variables; and inappropriate treatment of genre effects. Modeling approaches developed to address these limitations are described. Recommended approaches are incorporated into a new text analysis system called SourceRater. Validity analyses implemented on an independent sample of texts suggest that, compared to existing approaches, SourceRater's estimates of text complexity are more reflective of the complexity classifications given in the new Standards. Implications for the development of learning progressions designed to help educators organize curriculum, instruction and assessment in reading are discussed.","container-title":"ETS Research Report Series","DOI":"10.1002/j.2333-8504.2010.tb02235.x","ISSN":"2330-8516","issue":"2","language":"en","note":"_eprint: https://onlinelibrary.wiley.com/doi/pdf/10.1002/j.2333-8504.2010.tb02235.x","page":"i-44","source":"Wiley Online Library","title":"Generating Automated Text Complexity Classifications That Are Aligned with Targeted Text Complexity Standards","volume":"2010","author":[{"family":"Sheehan","given":"Kathleen M."},{"family":"Kostin","given":"Irene"},{"family":"Futagi","given":"Yoko"},{"family":"Flor","given":"Michael"}],"issued":{"date-parts":[["2010"]]}}}],"schema":"https://github.com/citation-style-language/schema/raw/master/csl-citation.json"} </w:instrText>
      </w:r>
      <w:r w:rsidR="0039044F">
        <w:fldChar w:fldCharType="separate"/>
      </w:r>
      <w:r w:rsidR="00517875" w:rsidRPr="00517875">
        <w:rPr>
          <w:szCs w:val="24"/>
        </w:rPr>
        <w:t>[34], [46]–[49]</w:t>
      </w:r>
      <w:r w:rsidR="0039044F">
        <w:fldChar w:fldCharType="end"/>
      </w:r>
      <w:r w:rsidR="0039044F">
        <w:t xml:space="preserve">, or by indented audience as with Lexile score </w:t>
      </w:r>
      <w:r w:rsidR="0039044F">
        <w:fldChar w:fldCharType="begin"/>
      </w:r>
      <w:r w:rsidR="00517875">
        <w:instrText xml:space="preserve"> ADDIN ZOTERO_ITEM CSL_CITATION {"citationID":"e7uCzlYU","properties":{"formattedCitation":"[46], [47], [49]","plainCitation":"[46], [47], [49]","noteIndex":0},"citationItems":[{"id":141,"uris":["http://zotero.org/users/local/6uvqPQf9/items/MH3WSXH5"],"uri":["http://zotero.org/users/local/6uvqPQf9/items/MH3WSXH5"],"itemData":{"id":141,"type":"article-journal","abstract":"Preparing students for college and careers in the 21st century has shed light on text complexity as an important variable for consideration in English Language Arts. Authors of The Common Core State Standards (CCSS) define text complexity as broad, highlighting qualitative, rather than quantitative evaluations of narrative fiction as appropriate for matching readers with texts. The text exemplar list published in the appendices of the CCSS, does not include contemporary works of young adult literature. Young adult literature can be used in English Language Arts classrooms to fulfill the expectations of the CCSS while meeting the appropriate qualitative evaluations of texts students in middle and high school grades are expected to read. This article examines qualitative evaluations of three works of young adult literature that are not only textually complex as defined by authors of the CCSS, but appropriate and engaging for adolescent identity and development.","container-title":"Journal of Adolescent &amp; Adult Literacy","DOI":"10.1002/jaal.255","ISSN":"1936-2706","issue":"5","language":"en","note":"_eprint: https://ila.onlinelibrary.wiley.com/doi/pdf/10.1002/jaal.255","page":"407-416","source":"Wiley Online Library","title":"Text Complexity and Young Adult Literature","volume":"57","author":[{"family":"Glaus","given":"Marci"}],"issued":{"date-parts":[["2014"]]}}},{"id":134,"uris":["http://zotero.org/users/local/6uvqPQf9/items/IJ3KY5G7"],"uri":["http://zotero.org/users/local/6uvqPQf9/items/IJ3KY5G7"],"itemData":{"id":134,"type":"paper-conference","container-title":"Proceedings of the Workshop on Natural Language Processing for Improving Textual Accessibility","event-place":"Atlanta, Georgia","page":"49–58","publisher":"Association for Computational Linguistics","publisher-place":"Atlanta, Georgia","source":"ACLWeb","title":"A Two-Stage Approach for Generating Unbiased Estimates of Text Complexity","URL":"https://www.aclweb.org/anthology/W13-1506","author":[{"family":"Sheehan","given":"Kathleen M."},{"family":"Flor","given":"Michael"},{"family":"Napolitano","given":"Diane"}],"accessed":{"date-parts":[["2020",6,18]]},"issued":{"date-parts":[["2013",6]]}}},{"id":131,"uris":["http://zotero.org/users/local/6uvqPQf9/items/VKJAUZJB"],"uri":["http://zotero.org/users/local/6uvqPQf9/items/VKJAUZJB"],"itemData":{"id":131,"type":"article-journal","abstract":"The Common Core Standards call for students to be exposed to a much greater level of text complexity than has been the norm in schools for the past forty years. Textbook publishers, teachers, and assessment developers are being asked to refocus materials and methods to ensure that students are challenged to read texts at steadily increasing complexity levels as they progress through school so that all students remain on track to achieve college and career readiness by the end of 12th grade. Although automated text analysis tools have been proposed as one method for helping educators achieve this goal, research suggests that existing tools are subject to three limitations: inadequate construct coverage; overly narrow criterion variables; and inappropriate treatment of genre effects. Modeling approaches developed to address these limitations are described. Recommended approaches are incorporated into a new text analysis system called SourceRater. Validity analyses implemented on an independent sample of texts suggest that, compared to existing approaches, SourceRater's estimates of text complexity are more reflective of the complexity classifications given in the new Standards. Implications for the development of learning progressions designed to help educators organize curriculum, instruction and assessment in reading are discussed.","container-title":"ETS Research Report Series","DOI":"10.1002/j.2333-8504.2010.tb02235.x","ISSN":"2330-8516","issue":"2","language":"en","note":"_eprint: https://onlinelibrary.wiley.com/doi/pdf/10.1002/j.2333-8504.2010.tb02235.x","page":"i-44","source":"Wiley Online Library","title":"Generating Automated Text Complexity Classifications That Are Aligned with Targeted Text Complexity Standards","volume":"2010","author":[{"family":"Sheehan","given":"Kathleen M."},{"family":"Kostin","given":"Irene"},{"family":"Futagi","given":"Yoko"},{"family":"Flor","given":"Michael"}],"issued":{"date-parts":[["2010"]]}}}],"schema":"https://github.com/citation-style-language/schema/raw/master/csl-citation.json"} </w:instrText>
      </w:r>
      <w:r w:rsidR="0039044F">
        <w:fldChar w:fldCharType="separate"/>
      </w:r>
      <w:r w:rsidR="00517875" w:rsidRPr="00517875">
        <w:t>[46], [47], [49]</w:t>
      </w:r>
      <w:r w:rsidR="0039044F">
        <w:fldChar w:fldCharType="end"/>
      </w:r>
      <w:r w:rsidR="0039044F">
        <w:t>. The drawback to this dataset is that it cannot be readily used for simplification tasks as there is no obvious parallel corpora like is available the previous two sections</w:t>
      </w:r>
      <w:r w:rsidR="005B466B">
        <w:t>, but it does provide a good reference for complexity classification tasks.</w:t>
      </w:r>
    </w:p>
    <w:p w14:paraId="29608E2B" w14:textId="77777777" w:rsidR="00D46F00" w:rsidRDefault="00D46F00" w:rsidP="00D46F00">
      <w:pPr>
        <w:pStyle w:val="Heading2"/>
      </w:pPr>
      <w:bookmarkStart w:id="9" w:name="_Ref43243379"/>
      <w:r>
        <w:t>Scientific Corpora</w:t>
      </w:r>
    </w:p>
    <w:p w14:paraId="783ADBEA" w14:textId="56871DC0" w:rsidR="00D46F00" w:rsidRPr="00D34AC8" w:rsidRDefault="00B65A4C" w:rsidP="00D46F00">
      <w:pPr>
        <w:ind w:firstLine="13.50pt"/>
      </w:pPr>
      <w:r>
        <w:t>The scientific field has also been actively investigating the use of text simplification</w:t>
      </w:r>
      <w:r w:rsidR="00B80A2E">
        <w:t>.</w:t>
      </w:r>
      <w:r>
        <w:t xml:space="preserve"> </w:t>
      </w:r>
      <w:r w:rsidR="00B80A2E">
        <w:t>D</w:t>
      </w:r>
      <w:r>
        <w:t>ue to the large gap between complexity of doctoral text and the typical reader</w:t>
      </w:r>
      <w:r w:rsidR="00B80A2E">
        <w:t>’s understanding of the field, this research primarily focuses on</w:t>
      </w:r>
      <w:r w:rsidR="00B80A2E">
        <w:t xml:space="preserve"> the generation of lay-person friendly documentation</w:t>
      </w:r>
      <w:r w:rsidR="00F3646E">
        <w:t xml:space="preserve"> </w:t>
      </w:r>
      <w:r w:rsidR="00F3646E">
        <w:t xml:space="preserve"> </w:t>
      </w:r>
      <w:r w:rsidR="00F3646E">
        <w:fldChar w:fldCharType="begin"/>
      </w:r>
      <w:r w:rsidR="00F3646E">
        <w:instrText xml:space="preserve"> ADDIN ZOTERO_ITEM CSL_CITATION {"citationID":"dplG1btD","properties":{"formattedCitation":"[50]\\uc0\\u8211{}[52]","plainCitation":"[50]–[52]","noteIndex":0},"citationItems":[{"id":258,"uris":["http://zotero.org/users/local/6uvqPQf9/items/CRARPZ78"],"uri":["http://zotero.org/users/local/6uvqPQf9/items/CRARPZ78"],"itemData":{"id":258,"type":"article-journal","abstract":"BioSimplify is an open source tool written in Java that introduces and facilitates the use of a novel model for sentence simplification tuned for automatic discourse analysis and information extraction (as opposed to sentence simplification for improving human readability). The model is based on a “shot-gun” approach that produces many different (simpler) versions of the original sentence by combining variants of its constituent elements. This tool is optimized for processing biomedical scientific literature such as the abstracts indexed in PubMed. We tested our tool on its impact to the task of PPI extraction and it improved the f-score of the PPI tool by around 7%, with an improvement in recall of around 20%. The BioSimplify tool and test corpus can be downloaded from https://biosimplify.sourceforge.net","container-title":"AMIA Annual Symposium Proceedings","ISSN":"1942-597X","journalAbbreviation":"AMIA Annu Symp Proc","note":"PMID: 21346999\nPMCID: PMC3041388","page":"351-355","source":"PubMed Central","title":"BioSimplify: an open source sentence simplification engine to improve recall in automatic biomedical information extraction","title-short":"BioSimplify","volume":"2010","author":[{"family":"Jonnalagadda","given":"Siddhartha"},{"family":"Gonzalez","given":"Graciela"}],"issued":{"date-parts":[["2010"]]}}},{"id":111,"uris":["http://zotero.org/users/local/6uvqPQf9/items/IXVMMDWS"],"uri":["http://zotero.org/users/local/6uvqPQf9/items/IXVMMDWS"],"itemData":{"id":111,"type":"paper-conference","abstract":"DiVA portal is a finding tool for research publications and student theses written at the following 49 universities and research institutions.","event":"Scandinavian Conference on Health Informatics 2013, Copenhagen, Denmark, August 20, 2013","language":"eng","page":"55-59","publisher":"Linköping University Electronic Press","source":"www.diva-portal.org","title":"Professional Language in Swedish Radiology Reports – Characterization for Patient-Adapted Text Simplification","URL":"http://urn.kb.se/resolve?urn=urn:nbn:se:su:diva-95622","author":[{"family":"Kvist","given":"Maria"},{"family":"Velupillai","given":"Sumithra"}],"accessed":{"date-parts":[["2020",6,17]]},"issued":{"date-parts":[["2013"]]}}},{"id":114,"uris":["http://zotero.org/users/local/6uvqPQf9/items/S5U8M7C7"],"uri":["http://zotero.org/users/local/6uvqPQf9/items/S5U8M7C7"],"itemData":{"id":114,"type":"article-journal","abstract":"Due to the fact that emergency situations can lead to substantial losses, both financial and in terms of human lives, it is essential that texts used in a crisis situation be clearly understandable. This thesis is concerned with the study of the complexity of the crisis management sub-language and with methods to produce new, clear texts and to rewrite pre-existing crisis management documents which are too complex to be understood. By doing this, this interdisciplinary study makes several contributions to the crisis management field. First, it contributes to the knowledge of the complexity of the texts used in the domain, by analysing the presence of a set of written language complexity issues derived from the psycholinguistic literature in a novel corpus of crisis management documents. Second, since the text complexity analysis shows that crisis management documents indeed exhibit high numbers of text complexity issues, the thesis adapts to the English language controlled language writing guidelines which, when applied to the crisis management language, reduce its complexity and ambiguity, leading to clear text documents. Third, since low quality of communication can have fatal consequences in emergency situations, the proposed controlled language guidelines and a set of texts which were re-written according to them are evaluated from multiple points of view. In order to achieve that, the thesis both applies existing evaluation approaches and develops new methods which are more appropriate for the task. These are used in two evaluation experiments – evaluation on extrinsic tasks and evaluation of users’ acceptability. The evaluations on extrinsic tasks (evaluating the impact of the controlled language on text complexity, reading comprehension under stress, manual translation, and machine translation tasks) Text Complexity and Text Simplification in the Crisis Management domain 4 show a positive impact of the controlled language on simplified documents and thus ensure the quality of the resource. The evaluation of users’ acceptability contributes additional findings about manual simplification and helps to determine directions for future implementation. The thesis also gives insight into reading comprehension, machine translation, and cross-language adaptability, and provides original contributions to machine translation, controlled languages, and natural language generation evaluation techniques, which make it valuable for several scientific fields, including Linguistics, Psycholinguistics, and a number of different sub-fields of NLP.","language":"en","note":"Accepted: 2013-08-07T12:24:11Z\npublisher: University of Wolverhampton","source":"wlv.openrepository.com","title":"TEXT COMPLEXITY AND TEXT SIMPLIFICATION","URL":"https://wlv.openrepository.com/handle/2436/297482","author":[{"family":"Temnikova","given":"Irina"}],"accessed":{"date-parts":[["2020",6,17]]},"issued":{"date-parts":[["2012",4]]}}}],"schema":"https://github.com/citation-style-language/schema/raw/master/csl-citation.json"} </w:instrText>
      </w:r>
      <w:r w:rsidR="00F3646E">
        <w:fldChar w:fldCharType="separate"/>
      </w:r>
      <w:r w:rsidR="00F3646E" w:rsidRPr="00517875">
        <w:rPr>
          <w:szCs w:val="24"/>
        </w:rPr>
        <w:t>[50]–[52]</w:t>
      </w:r>
      <w:r w:rsidR="00F3646E">
        <w:fldChar w:fldCharType="end"/>
      </w:r>
      <w:r>
        <w:t>. As a result, several researchers have created parallel simplified text corpora for a variety of scientific fields, especially medical</w:t>
      </w:r>
      <w:r w:rsidR="00C93273">
        <w:t xml:space="preserve"> texts</w:t>
      </w:r>
      <w:r>
        <w:t xml:space="preserve">. However, due to the niche nature of the text and wording within </w:t>
      </w:r>
      <w:r w:rsidR="00F23C07">
        <w:t xml:space="preserve">the text, </w:t>
      </w:r>
      <w:r>
        <w:t xml:space="preserve">each corpus is </w:t>
      </w:r>
      <w:r w:rsidR="00F23C07">
        <w:t xml:space="preserve">of </w:t>
      </w:r>
      <w:r>
        <w:t>relatively limited</w:t>
      </w:r>
      <w:r w:rsidR="00F23C07">
        <w:t xml:space="preserve"> scope. T</w:t>
      </w:r>
      <w:r>
        <w:t xml:space="preserve">he automated classification and simplification </w:t>
      </w:r>
      <w:r w:rsidR="00F23C07">
        <w:t xml:space="preserve">similarly </w:t>
      </w:r>
      <w:r>
        <w:t>methods associated</w:t>
      </w:r>
      <w:r w:rsidR="00F23C07">
        <w:t xml:space="preserve"> possible with the corpora</w:t>
      </w:r>
      <w:r>
        <w:t xml:space="preserve"> with them are </w:t>
      </w:r>
      <w:r w:rsidR="0072760E">
        <w:t xml:space="preserve">similarly </w:t>
      </w:r>
      <w:r>
        <w:t>disadvantaged.</w:t>
      </w:r>
    </w:p>
    <w:p w14:paraId="3FBD9578" w14:textId="3BA74912" w:rsidR="001038EC" w:rsidRDefault="001038EC" w:rsidP="001038EC">
      <w:pPr>
        <w:pStyle w:val="Heading1"/>
      </w:pPr>
      <w:bookmarkStart w:id="10" w:name="_Ref43488986"/>
      <w:r>
        <w:t>Complexity Classification</w:t>
      </w:r>
      <w:bookmarkEnd w:id="9"/>
      <w:bookmarkEnd w:id="10"/>
    </w:p>
    <w:p w14:paraId="458979FB" w14:textId="1C7A5690" w:rsidR="00BD4AAA" w:rsidRPr="00BD4AAA" w:rsidRDefault="00BD4AAA" w:rsidP="00BD4AAA">
      <w:r>
        <w:t xml:space="preserve">The earliest form of text complexity estimation involves the use of a Likert scale. </w:t>
      </w:r>
      <w:r w:rsidR="003F1E3E">
        <w:t>B</w:t>
      </w:r>
      <w:r>
        <w:t>ased on its perceived complexity to the reader</w:t>
      </w:r>
      <w:r w:rsidR="003F1E3E">
        <w:t xml:space="preserve">, the participants are tasked </w:t>
      </w:r>
      <w:r w:rsidR="003F1E3E">
        <w:t>rating the text on a relative, finite scale typically from 1 to 5</w:t>
      </w:r>
      <w:r w:rsidR="003F1E3E">
        <w:t xml:space="preserve"> when compared of other texts</w:t>
      </w:r>
      <w:r>
        <w:t>. The results of this test would then be aggregated, and the average score would then be used to compare the text against other texts rated by the same</w:t>
      </w:r>
      <w:r w:rsidR="006551D8">
        <w:t xml:space="preserve"> or similar</w:t>
      </w:r>
      <w:r>
        <w:t xml:space="preserve"> group. In practice this measurement has been found to correspond well to approximate reading level </w:t>
      </w:r>
      <w:r>
        <w:fldChar w:fldCharType="begin"/>
      </w:r>
      <w:r w:rsidR="00517875">
        <w:instrText xml:space="preserve"> ADDIN ZOTERO_ITEM CSL_CITATION {"citationID":"sCc7nkCX","properties":{"formattedCitation":"[53]","plainCitation":"[53]","noteIndex":0},"citationItems":[{"id":119,"uris":["http://zotero.org/users/local/6uvqPQf9/items/RXHLFH8U"],"uri":["http://zotero.org/users/local/6uvqPQf9/items/RXHLFH8U"],"itemData":{"id":119,"type":"paper-conference","abstract":"Text can often be complex and difficult to read, especially for people with cognitive impairments or low literacy skills. Text simplification is a process that reduces the complexity of both wording and structure in a sentence, while retaining its meaning. However, this is currently a challenging task for machines, and thus, providing effective on-demand text simplification to those who need it remains an unsolved problem. Even evaluating the simplicity of text remains a challenging problem for both computers, which cannot understand the meaning of text, and humans, who often struggle to agree on what constitutes a good simplification. This paper focuses on the evaluation of English text simplification using the crowd. We show that leveraging crowds can result in a collective decision that is accurate and converges to a consensus rating. Our results from 2,500 crowd annotations show that the crowd can effectively rate levels of simplicity. This may allow simplification systems and system builders to get better feedback about how well content is being simplified, as compared to standard measures which classify content into 'simplified' or 'not simplified' categories. Our study provides evidence that the crowd could be used to evaluate English text simplification, as well as to create simplified text in future work.","collection-title":"W4A '15","container-title":"Proceedings of the 12th Web for All Conference","DOI":"10.1145/2745555.2746658","event-place":"Florence, Italy","ISBN":"978-1-4503-3342-9","page":"1–9","publisher":"Association for Computing Machinery","publisher-place":"Florence, Italy","source":"ACM Digital Library","title":"Measuring text simplification with the crowd","URL":"https://doi.org/10.1145/2745555.2746658","author":[{"family":"Lasecki","given":"Walter S."},{"family":"Rello","given":"Luz"},{"family":"Bigham","given":"Jeffrey P."}],"accessed":{"date-parts":[["2020",6,17]]},"issued":{"date-parts":[["2015",5,18]]}}}],"schema":"https://github.com/citation-style-language/schema/raw/master/csl-citation.json"} </w:instrText>
      </w:r>
      <w:r>
        <w:fldChar w:fldCharType="separate"/>
      </w:r>
      <w:r w:rsidR="00517875" w:rsidRPr="00517875">
        <w:t>[53]</w:t>
      </w:r>
      <w:r>
        <w:fldChar w:fldCharType="end"/>
      </w:r>
      <w:r>
        <w:t>. However, this task is known to be time and resource intensive in both sourcing sufficient participation and developing a comprehensive survey model. As a result, researchers have developed several automated methods of estimating reading level through simple complexity metrics</w:t>
      </w:r>
      <w:r w:rsidR="00534E3B">
        <w:t>. These metrics are sourced or roughly correspond to</w:t>
      </w:r>
      <w:r>
        <w:t xml:space="preserve"> different lexical and syntactic elements such sentence length, number of syllables, and tense usage. </w:t>
      </w:r>
    </w:p>
    <w:p w14:paraId="671BF9A7" w14:textId="77777777" w:rsidR="001038EC" w:rsidRDefault="001038EC" w:rsidP="001038EC">
      <w:pPr>
        <w:pStyle w:val="Heading2"/>
      </w:pPr>
      <w:r>
        <w:t>Relative Complexity Level</w:t>
      </w:r>
    </w:p>
    <w:p w14:paraId="7D5DC652" w14:textId="18F6056E" w:rsidR="001038EC" w:rsidRDefault="001038EC" w:rsidP="00D13268">
      <w:r>
        <w:t xml:space="preserve">One of the earliest forms of automated reading level complexity estimation was developed by Flesch </w:t>
      </w:r>
      <w:r>
        <w:fldChar w:fldCharType="begin"/>
      </w:r>
      <w:r w:rsidR="00517875">
        <w:instrText xml:space="preserve"> ADDIN ZOTERO_ITEM CSL_CITATION {"citationID":"hhQMiwSm","properties":{"formattedCitation":"[54]","plainCitation":"[54]","noteIndex":0},"citationItems":[{"id":267,"uris":["http://zotero.org/users/local/6uvqPQf9/items/YUB3DKPC"],"uri":["http://zotero.org/users/local/6uvqPQf9/items/YUB3DKPC"],"itemData":{"id":267,"type":"article-journal","abstract":"The author provides a revised system for determining the comprehension difficulty of written material through the use of two new formulae which measure reading ease and human interest. The following elements are used in analyzing text passages: (1) average sentence length in words; (2) average word length in syllables; (3) average percentage of \"personal words\"; (4) average percentage of personal sentences. A step-by-step procedure for using the formulae, and interpretative table of scores, and an analysis of passages in \"Life\" and \"The New Yorker\" are given. 20-item bibliography. (PsycINFO Database Record (c) 2016 APA, all rights reserved)","container-title":"Journal of Applied Psychology","DOI":"10.1037/h0057532","ISSN":"1939-1854(Electronic),0021-9010(Print)","issue":"3","note":"publisher-place: US\npublisher: American Psychological Association","page":"221-233","source":"APA PsycNET","title":"A new readability yardstick","volume":"32","author":[{"family":"Flesch","given":"Rudolph"}],"issued":{"date-parts":[["1948"]]}}}],"schema":"https://github.com/citation-style-language/schema/raw/master/csl-citation.json"} </w:instrText>
      </w:r>
      <w:r>
        <w:fldChar w:fldCharType="separate"/>
      </w:r>
      <w:r w:rsidR="00517875" w:rsidRPr="00517875">
        <w:t>[54]</w:t>
      </w:r>
      <w:r>
        <w:fldChar w:fldCharType="end"/>
      </w:r>
      <w:r>
        <w:t xml:space="preserve"> as the Flesch reading-ease test and then further refined with assistance by Kincaid </w:t>
      </w:r>
      <w:r>
        <w:fldChar w:fldCharType="begin"/>
      </w:r>
      <w:r w:rsidR="00517875">
        <w:instrText xml:space="preserve"> ADDIN ZOTERO_ITEM CSL_CITATION {"citationID":"IGOT450V","properties":{"formattedCitation":"[55]","plainCitation":"[55]","noteIndex":0},"citationItems":[{"id":272,"uris":["http://zotero.org/users/local/6uvqPQf9/items/BK4B54JP"],"uri":["http://zotero.org/users/local/6uvqPQf9/items/BK4B54JP"],"itemData":{"id":272,"type":"report","event-place":"Fort Belvoir, VA","language":"en","note":"DOI: 10.21236/ADA006655","publisher":"Defense Technical Information Center","publisher-place":"Fort Belvoir, VA","source":"DOI.org (Crossref)","title":"Derivation of New Readability Formulas (Automated Readability Index, Fog Count and Flesch Reading Ease Formula) for Navy Enlisted Personnel:","title-short":"Derivation of New Readability Formulas (Automated Readability Index, Fog Count and Flesch Reading Ease Formula) for Navy Enlisted Personnel","URL":"http://www.dtic.mil/docs/citations/ADA006655","author":[{"family":"Kincaid","given":"J. P."},{"family":"Fishburne","given":"Jr."},{"family":"Robert P.","given":"Rogers"},{"family":"Richard L.","given":"Chissom"},{"literal":"Brad S."}],"accessed":{"date-parts":[["2020",6,18]]},"issued":{"date-parts":[["1975",2,1]]}}}],"schema":"https://github.com/citation-style-language/schema/raw/master/csl-citation.json"} </w:instrText>
      </w:r>
      <w:r>
        <w:fldChar w:fldCharType="separate"/>
      </w:r>
      <w:r w:rsidR="00517875" w:rsidRPr="00517875">
        <w:t>[55]</w:t>
      </w:r>
      <w:r>
        <w:fldChar w:fldCharType="end"/>
      </w:r>
      <w:r>
        <w:t xml:space="preserve"> into the Flesh-Kincaid reading grade level for the US navy. These methods are simple and only consider the length of the sentences and syllables within those words. As such, it is easy to score well on the test by using sentences with minimal words and short syllables. When this is paired with automated simplification tools, the resultant simplified sentences can score high while not maintaining grammar or the original meaning </w:t>
      </w:r>
      <w:r>
        <w:fldChar w:fldCharType="begin"/>
      </w:r>
      <w:r w:rsidR="00DB7914">
        <w:instrText xml:space="preserve"> ADDIN ZOTERO_ITEM CSL_CITATION {"citationID":"srksDA3b","properties":{"formattedCitation":"[36]","plainCitation":"[36]","noteIndex":0},"citationItems":[{"id":25,"uris":["http://zotero.org/users/local/6uvqPQf9/items/MHC43UYP"],"uri":["http://zotero.org/users/local/6uvqPQf9/items/MHC43UYP"],"itemData":{"id":25,"type":"paper-conference","container-title":"Proceedings of the 50th Annual Meeting of the Association for Computational Linguistics (Volume 1: Long Papers)","event":"ACL 2012","event-place":"Jeju Island, Korea","page":"1015–1024","publisher":"Association for Computational Linguistics","publisher-place":"Jeju Island, Korea","source":"ACLWeb","title":"Sentence Simplification by Monolingual Machine Translation","URL":"https://www.aclweb.org/anthology/P12-1107","author":[{"family":"Wubben","given":"Sander"},{"family":"Bosch","given":"Antal","non-dropping-particle":"van den"},{"family":"Krahmer","given":"Emiel"}],"accessed":{"date-parts":[["2020",6,15]]},"issued":{"date-parts":[["2012",7]]}}}],"schema":"https://github.com/citation-style-language/schema/raw/master/csl-citation.json"} </w:instrText>
      </w:r>
      <w:r>
        <w:fldChar w:fldCharType="separate"/>
      </w:r>
      <w:r w:rsidR="00DB7914" w:rsidRPr="00DB7914">
        <w:t>[36]</w:t>
      </w:r>
      <w:r>
        <w:fldChar w:fldCharType="end"/>
      </w:r>
      <w:r>
        <w:t xml:space="preserve">. While it is common for more classical simplification papers to use the Flesch-Kincaid score as the primary measurement </w:t>
      </w:r>
      <w:r>
        <w:fldChar w:fldCharType="begin"/>
      </w:r>
      <w:r w:rsidR="00517875">
        <w:instrText xml:space="preserve"> ADDIN ZOTERO_ITEM CSL_CITATION {"citationID":"mSHCMmZr","properties":{"formattedCitation":"[33], [34], [39], [41], [56]","plainCitation":"[33], [34], [39], [41], [56]","noteIndex":0},"citationItems":[{"id":222,"uris":["http://zotero.org/users/local/6uvqPQf9/items/QA43NYX7"],"uri":["http://zotero.org/users/local/6uvqPQf9/items/QA43NYX7"],"itemData":{"id":222,"type":"paper-conference","container-title":"Proceedings of 5th International Joint Conference on Natural Language Processing","event":"IJCNLP 2011","event-place":"Chiang Mai, Thailand","page":"474–482","publisher":"Asian Federation of Natural Language Processing","publisher-place":"Chiang Mai, Thailand","source":"ACLWeb","title":"TriS: A Statistical Sentence Simplifier with Log-linear Models and Margin-based Discriminative Training","title-short":"TriS","URL":"https://www.aclweb.org/anthology/I11-1053","author":[{"family":"Bach","given":"Nguyen"},{"family":"Gao","given":"Qin"},{"family":"Vogel","given":"Stephan"},{"family":"Waibel","given":"Alex"}],"accessed":{"date-parts":[["2020",6,18]]},"issued":{"date-parts":[["2011",11]]}}},{"id":226,"uris":["http://zotero.org/users/local/6uvqPQf9/items/WKW3NJIQ"],"uri":["http://zotero.org/users/local/6uvqPQf9/items/WKW3NJIQ"],"itemData":{"id":226,"type":"paper-conference","abstract":"The goal in this paper is to automatically transform text into a simpler text, so that it is easier to understand by children. We perform syntactic simplification, i.e. the splitting of sentences, and lexical simplification, i.e. replacing difficult words with easier synonyms. We test the performance of this approach for each component separately on a per sentence basis, and globally with the automatic construction of simplified news articles and encyclopedia articles. By including information from a language model in the lexical simplification step, we obtain better results over a baseline method. The syntactic simplification shows that some phenomena are hard to recognize by a parser, and that errors are often introduced. Although the reading difficulty goes down, it still doesn’t reach the required level needed for young children.","container-title":"Prroceedings of the SIGIR workshop on accessible search systems","event":"SIGIR workshop on accessible search systems, Date: 2010/07/23 - 2010/07/23, Location: Geneva","language":"eng","page":"19-26","publisher":"ACM; New York","source":"lirias.kuleuven.be","title":"Text simplification for children","URL":"https://lirias.kuleuven.be/1655494","author":[{"family":"De Belder","given":"Jan"},{"family":"Moens","given":"Marie-Francine"}],"accessed":{"date-parts":[["2020",6,18]]},"issued":{"date-parts":[["2010",1]]}}},{"id":147,"uris":["http://zotero.org/users/local/6uvqPQf9/items/WZXIVX5M"],"uri":["http://zotero.org/users/local/6uvqPQf9/items/WZXIVX5M"],"itemData":{"id":147,"type":"paper-conference","abstract":"In an effort to make reading more accessible, an automated readability formula can help students to retrieve appropriate material for their language level. This study attempts to discover and analyze a set of possible features that can be used for single-sentence readability prediction in Russian. We test the influence of syntactic features on predictability of structural complexity. The readability of sentences from SynTagRus corpus was marked up manually and used for evaluation.","collection-title":"Communications in Computer and Information Science","container-title":"Analysis of Images, Social Networks and Texts","DOI":"10.1007/978-3-319-12580-0_9","event-place":"Cham","ISBN":"978-3-319-12580-0","language":"en","page":"91-100","publisher":"Springer International Publishing","publisher-place":"Cham","source":"Springer Link","title":"Single-Sentence Readability Prediction in Russian","author":[{"family":"Karpov","given":"Nikolay"},{"family":"Baranova","given":"Julia"},{"family":"Vitugin","given":"Fedor"}],"editor":[{"family":"Ignatov","given":"Dmitry I."},{"family":"Khachay","given":"Mikhail Yu."},{"family":"Panchenko","given":"Alexander"},{"family":"Konstantinova","given":"Natalia"},{"family":"Yavorsky","given":"Rostislav E."}],"issued":{"date-parts":[["2014"]]}}},{"id":229,"uris":["http://zotero.org/users/local/6uvqPQf9/items/F9ZXFA27"],"uri":["http://zotero.org/users/local/6uvqPQf9/items/F9ZXFA27"],"itemData":{"id":229,"type":"article-journal","abstract":"We propose a new method for evaluating the readability of simplified sentences through pair-wise ranking. The validity of the method is established through in-corpus and cross-corpus evaluation experiments. The approach correctly identifies the ranking of simplified and unsimplified sentences in terms of their reading level with an accuracy of over 80%, significantly outperforming previous results. To gain qualitative insights into the nature of simplification at the sentence level, we studied the impact of specific linguistic features. We empirically confirm that both word-level and syntactic features play a role in comparing the degree of simplification of authentic data. To carry out this research, we created a new sentence-aligned corpus from professionally simplified news articles. The new corpus resource enriches the empirical basis of sentence-level simplification research, which so far relied on a single resource. Most importantly, it facilitates cross-corpus evaluation for simplification, a key step towards generalizable results.","container-title":"arXiv:1603.06009 [cs]","note":"arXiv: 1603.06009","source":"arXiv.org","title":"Readability-based Sentence Ranking for Evaluating Text Simplification","URL":"http://arxiv.org/abs/1603.06009","author":[{"family":"Vajjala","given":"Sowmya"},{"family":"Meurers","given":"Detmar"}],"accessed":{"date-parts":[["2020",6,18]]},"issued":{"date-parts":[["2016",3,18]]}}},{"id":198,"uris":["http://zotero.org/users/local/6uvqPQf9/items/685WPTH2"],"uri":["http://zotero.org/users/local/6uvqPQf9/items/685WPTH2"],"itemData":{"id":198,"type":"paper-conference","abstract":"Text simplification aims to rewrite text into simpler versions, and thus make information accessible to a broader audience. Most previous work simplifies sentences using handcrafted rules aimed at splitting long sentences, or substitutes difficult words using a predefined dictionary. This paper presents a data-driven model based on quasi-synchronous grammar, a formalism that can naturally capture structural mismatches and complex rewrite operations. We describe how such a grammar can be induced from Wikipedia and propose an integer linear programming model for selecting the most appropriate simplification from the space of possible rewrites generated by the grammar. We show experimentally that our method creates simplifications that significantly reduce the reading difficulty of the input, while maintaining grammaticality and preserving its meaning.","collection-title":"EMNLP '11","container-title":"Proceedings of the Conference on Empirical Methods in Natural Language Processing","event-place":"Edinburgh, United Kingdom","ISBN":"978-1-937284-11-4","page":"409–420","publisher":"Association for Computational Linguistics","publisher-place":"Edinburgh, United Kingdom","source":"ACM Digital Library","title":"Learning to simplify sentences with quasi-synchronous grammar and integer programming","author":[{"family":"Woodsend","given":"Kristian"},{"family":"Lapata","given":"Mirella"}],"accessed":{"date-parts":[["2020",6,17]]},"issued":{"date-parts":[["2011",7,27]]}}}],"schema":"https://github.com/citation-style-language/schema/raw/master/csl-citation.json"} </w:instrText>
      </w:r>
      <w:r>
        <w:fldChar w:fldCharType="separate"/>
      </w:r>
      <w:r w:rsidR="00517875" w:rsidRPr="00517875">
        <w:t>[33], [34], [39], [41], [56]</w:t>
      </w:r>
      <w:r>
        <w:fldChar w:fldCharType="end"/>
      </w:r>
      <w:r w:rsidR="00E16143">
        <w:t>,</w:t>
      </w:r>
      <w:r>
        <w:t xml:space="preserve"> it is more modernly used alongside another metric that does not have the same disadvantages </w:t>
      </w:r>
      <w:r>
        <w:fldChar w:fldCharType="begin"/>
      </w:r>
      <w:r w:rsidR="00517875">
        <w:instrText xml:space="preserve"> ADDIN ZOTERO_ITEM CSL_CITATION {"citationID":"cAfliXzj","properties":{"formattedCitation":"[23], [24], [29], [36], [47], [48]","plainCitation":"[23], [24], [29], [36], [47], [48]","noteIndex":0},"citationItems":[{"id":25,"uris":["http://zotero.org/users/local/6uvqPQf9/items/MHC43UYP"],"uri":["http://zotero.org/users/local/6uvqPQf9/items/MHC43UYP"],"itemData":{"id":25,"type":"paper-conference","container-title":"Proceedings of the 50th Annual Meeting of the Association for Computational Linguistics (Volume 1: Long Papers)","event":"ACL 2012","event-place":"Jeju Island, Korea","page":"1015–1024","publisher":"Association for Computational Linguistics","publisher-place":"Jeju Island, Korea","source":"ACLWeb","title":"Sentence Simplification by Monolingual Machine Translation","URL":"https://www.aclweb.org/anthology/P12-1107","author":[{"family":"Wubben","given":"Sander"},{"family":"Bosch","given":"Antal","non-dropping-particle":"van den"},{"family":"Krahmer","given":"Emiel"}],"accessed":{"date-parts":[["2020",6,15]]},"issued":{"date-parts":[["2012",7]]}}},{"id":188,"uris":["http://zotero.org/users/local/6uvqPQf9/items/E6JBN8DD"],"uri":["http://zotero.org/users/local/6uvqPQf9/items/E6JBN8DD"],"itemData":{"id":188,"type":"paper-conference","abstract":"Sentence simplification aims to make sentences easier to read and understand. Most recent approaches draw on insights from machine translation to learn simplification rewrites from monolingual corpora of complex and simple sentences. We address the simplification problem with an encoder-decoder model coupled with a deep reinforcement learning framework. Our model, which we call DRESS (as shorthand for &lt;b&gt;D&lt;/b&gt;eep &lt;b&gt;RE&lt;/b&gt;inforcement &lt;b&gt;S&lt;/b&gt;entence &lt;b&gt;S&lt;/b&gt;implification), explores the space of possible simplifications while learning to optimize a reward function that encourages outputs which are simple, fluent, and preserve the meaning of the input. Experiments on three datasets demonstrate that our model outperforms competitive simplification systems.","container-title":"Proceedings of the 2017 Conference on Empirical Methods in Natural Language Processing","DOI":"10.18653/v1/D17-1062","event":"EMNLP 2017","event-place":"Copenhagen, Denmark","page":"584–594","publisher":"Association for Computational Linguistics","publisher-place":"Copenhagen, Denmark","source":"ACLWeb","title":"Sentence Simplification with Deep Reinforcement Learning","URL":"https://www.aclweb.org/anthology/D17-1062","author":[{"family":"Zhang","given":"Xingxing"},{"family":"Lapata","given":"Mirella"}],"accessed":{"date-parts":[["2020",6,18]]},"issued":{"date-parts":[["2017",9]]}}},{"id":217,"uris":["http://zotero.org/users/local/6uvqPQf9/items/FL4I2LPW"],"uri":["http://zotero.org/users/local/6uvqPQf9/items/FL4I2LPW"],"itemData":{"id":217,"type":"article-journal","abstract":"Sentence simplification aims to reduce the complexity of a sentence while retaining its original meaning. Current models for sentence simplification adopted ideas from ma- chine translation studies and implicitly learned simplification mapping rules from normal- simple sentence pairs. In this paper, we explore a novel model based on a multi-layer and multi-head attention architecture and we pro- pose two innovative approaches to integrate the Simple PPDB (A Paraphrase Database for Simplification), an external paraphrase knowledge base for simplification that covers a wide range of real-world simplification rules. The experiments show that the integration provides two major benefits: (1) the integrated model outperforms multiple state- of-the-art baseline models for sentence simplification in the literature (2) through analysis of the rule utilization, the model seeks to select more accurate simplification rules. The code and models used in the paper are available at https://github.com/ Sanqiang/text_simplification.","container-title":"arXiv:1810.11193 [cs]","note":"arXiv: 1810.11193","source":"arXiv.org","title":"Integrating Transformer and Paraphrase Rules for Sentence Simplification","URL":"http://arxiv.org/abs/1810.11193","author":[{"family":"Zhao","given":"Sanqiang"},{"family":"Meng","given":"Rui"},{"family":"He","given":"Daqing"},{"family":"Andi","given":"Saptono"},{"family":"Bambang","given":"Parmanto"}],"accessed":{"date-parts":[["2020",6,18]]},"issued":{"date-parts":[["2018",10,26]]}}},{"id":79,"uris":["http://zotero.org/users/local/6uvqPQf9/items/XU74SHBM"],"uri":["http://zotero.org/users/local/6uvqPQf9/items/XU74SHBM"],"itemData":{"id":79,"type":"paper-conference","abstract":"In this paper, we consider sentence simplification as a special form of translation with the complex sentence as the source and the simple sentence as the target. We propose a Tree-based Simplification Model (TSM), which, to our knowledge, is the first statistical simplification model covering splitting, dropping, reordering and substitution integrally. We also describe an efficient method to train our model with a large-scale parallel dataset obtained from the Wikipedia and Simple Wikipedia. The evaluation shows that our model achieves better readability scores than a set of baseline systems.","collection-title":"COLING '10","container-title":"Proceedings of the 23rd International Conference on Computational Linguistics","event-place":"Beijing, China","page":"1353–1361","publisher":"Association for Computational Linguistics","publisher-place":"Beijing, China","source":"ACM Digital Library","title":"A monolingual tree-based translation model for sentence simplification","author":[{"family":"Zhu","given":"Zhemin"},{"family":"Bernhard","given":"Delphine"},{"family":"Gurevych","given":"Iryna"}],"accessed":{"date-parts":[["2020",6,17]]},"issued":{"date-parts":[["2010",8,23]]}}},{"id":134,"uris":["http://zotero.org/users/local/6uvqPQf9/items/IJ3KY5G7"],"uri":["http://zotero.org/users/local/6uvqPQf9/items/IJ3KY5G7"],"itemData":{"id":134,"type":"paper-conference","container-title":"Proceedings of the Workshop on Natural Language Processing for Improving Textual Accessibility","event-place":"Atlanta, Georgia","page":"49–58","publisher":"Association for Computational Linguistics","publisher-place":"Atlanta, Georgia","source":"ACLWeb","title":"A Two-Stage Approach for Generating Unbiased Estimates of Text Complexity","URL":"https://www.aclweb.org/anthology/W13-1506","author":[{"family":"Sheehan","given":"Kathleen M."},{"family":"Flor","given":"Michael"},{"family":"Napolitano","given":"Diane"}],"accessed":{"date-parts":[["2020",6,18]]},"issued":{"date-parts":[["2013",6]]}}},{"id":138,"uris":["http://zotero.org/users/local/6uvqPQf9/items/J6B3AL5D"],"uri":["http://zotero.org/users/local/6uvqPQf9/items/J6B3AL5D"],"itemData":{"id":138,"type":"article-journal","abstract":"The TextEvaluator® text analysis tool is a fully automated text complexity evaluation tool designed to help teachers, curriculum specialists, textbook publishers, and test developers select texts that are consistent with the text complexity guidelines specified in the Common Core State Standards. This paper documents the procedure used to align the TextEvaluator reporting scale with the Common Core text complexity scale and provides score ranges for use when placing texts into grade bands. Three evaluations of the proposed score ranges are reported: one implemented with respect to the set of 168 exemplar texts provided in Appendix B of the Common Core State Standards, one implemented with respect to a set of 10 career texts, and one implemented with respect to a set of 59 texts selected from textbooks assigned in first-year, credit-bearing college courses. Results suggest that the proposed ranges can help users determine an appropriate grade band placement for any text that has been evaluated by TextEvaluator, including informational, literary, and mixed texts.","container-title":"ETS Research Report Series","DOI":"10.1002/ets2.12068","ISSN":"2330-8516","issue":"2","language":"en","note":"_eprint: https://onlinelibrary.wiley.com/doi/pdf/10.1002/ets2.12068","page":"1-20","source":"Wiley Online Library","title":"Aligning TextEvaluator® Scores With the Accelerated Text Complexity Guidelines Specified in the Common Core State Standards","volume":"2015","author":[{"family":"Sheehan","given":"Kathleen M."}],"issued":{"date-parts":[["2015"]]}}}],"schema":"https://github.com/citation-style-language/schema/raw/master/csl-citation.json"} </w:instrText>
      </w:r>
      <w:r>
        <w:fldChar w:fldCharType="separate"/>
      </w:r>
      <w:r w:rsidR="00517875" w:rsidRPr="00517875">
        <w:t>[23], [24], [29], [36], [47], [48]</w:t>
      </w:r>
      <w:r>
        <w:fldChar w:fldCharType="end"/>
      </w:r>
      <w:r>
        <w:t>.</w:t>
      </w:r>
    </w:p>
    <w:p w14:paraId="118E3C7D" w14:textId="72B1FE00" w:rsidR="001038EC" w:rsidRDefault="001038EC" w:rsidP="00D13268">
      <w:r>
        <w:t xml:space="preserve">One method of augmenting the Flesch-Kincaid score is through the incorporation of a core vocabulary list. This core vocabulary list is derived from the analysis of literature of a given language and identifying </w:t>
      </w:r>
      <w:r w:rsidR="00E16143">
        <w:t xml:space="preserve">how often </w:t>
      </w:r>
      <w:r>
        <w:t>words</w:t>
      </w:r>
      <w:r w:rsidR="00E16143">
        <w:t xml:space="preserve"> are used in writings</w:t>
      </w:r>
      <w:r>
        <w:t xml:space="preserve"> across the language. The resulting metric creates a stronger correlation between language competency of the writer and of the text where passages with less common words receive a higher complexity score, typically referred to as a Lexile classification due to its similarity to the educational tool of the same name. However, much like the Flesch-Kincaid score, this metric fails to address the issue of lost meaning or poor sentence structure and grammar. This type of classification is still used in some sentence complexity research </w:t>
      </w:r>
      <w:r>
        <w:fldChar w:fldCharType="begin"/>
      </w:r>
      <w:r w:rsidR="00517875">
        <w:instrText xml:space="preserve"> ADDIN ZOTERO_ITEM CSL_CITATION {"citationID":"RKDQHJsF","properties":{"formattedCitation":"[9], [46], [47], [57], [58]","plainCitation":"[9], [46], [47], [57], [58]","noteIndex":0},"citationItems":[{"id":57,"uris":["http://zotero.org/users/local/6uvqPQf9/items/Z44YQZPX"],"uri":["http://zotero.org/users/local/6uvqPQf9/items/Z44YQZPX"],"itemData":{"id":57,"type":"paper-conference","abstract":"Most NLG systems generate texts for readers with good reading ability, but SkillSum adapts its output for readers with poor literacy. Evaluation with lowskilled readers confirms that SkillSum's knowledge-based microplanning choices enhance readability. We also discuss future readability improvements.","event":"Proceeding of the 10th European Workshop on Natural Language Generation","event-place":"Aberdeen, UK","note":"number-of-pages: 8","publisher-place":"Aberdeen, UK","source":"oro.open.ac.uk","title":"Generating readable texts for readers with low basic skills","URL":"http://www.ling.helsinki.fi/~gwilcock/ENLG-05/","author":[{"family":"Williams","given":"Sandra"},{"family":"Reiter","given":"Ehud"}],"accessed":{"date-parts":[["2020",6,16]]},"issued":{"date-parts":[["2005"]]}}},{"id":134,"uris":["http://zotero.org/users/local/6uvqPQf9/items/IJ3KY5G7"],"uri":["http://zotero.org/users/local/6uvqPQf9/items/IJ3KY5G7"],"itemData":{"id":134,"type":"paper-conference","container-title":"Proceedings of the Workshop on Natural Language Processing for Improving Textual Accessibility","event-place":"Atlanta, Georgia","page":"49–58","publisher":"Association for Computational Linguistics","publisher-place":"Atlanta, Georgia","source":"ACLWeb","title":"A Two-Stage Approach for Generating Unbiased Estimates of Text Complexity","URL":"https://www.aclweb.org/anthology/W13-1506","author":[{"family":"Sheehan","given":"Kathleen M."},{"family":"Flor","given":"Michael"},{"family":"Napolitano","given":"Diane"}],"accessed":{"date-parts":[["2020",6,18]]},"issued":{"date-parts":[["2013",6]]}}},{"id":136,"uris":["http://zotero.org/users/local/6uvqPQf9/items/R4IUJHBP"],"uri":["http://zotero.org/users/local/6uvqPQf9/items/R4IUJHBP"],"itemData":{"id":136,"type":"paper-conference","abstract":"The goal of this work is to build a classifier that can identify text complexity in service of English as a Second Language (ESL) learners. In order to present language learners with texts that are suitable to their level of English, a set of features that can best describe the lexical and syntactic complexity of a given text were identified. Using a corpus of 355 texts which had already been classified into three different levels of difficulty, I built two different models with different sets of features. These models were tested using four popular machine learning algorithms. The recall of the SVM classifier, who achieved the best results, is 0.87 and its precision is 0.88.","collection-title":"ICISDM '17","container-title":"Proceedings of the 2017 International Conference on Information System and Data Mining","DOI":"10.1145/3077584.3077595","event-place":"Charleston, SC, USA","ISBN":"978-1-4503-4833-1","page":"66–69","publisher":"Association for Computing Machinery","publisher-place":"Charleston, SC, USA","source":"ACM Digital Library","title":"Lexical and Syntactic Features Selection for an Adaptive Reading Recommendation System Based on Text Complexity","URL":"https://doi.org/10.1145/3077584.3077595","author":[{"family":"Kurdi","given":"Mohamed Zakaria"}],"accessed":{"date-parts":[["2020",6,17]]},"issued":{"date-parts":[["2017",4,1]]}}},{"id":17,"uris":["http://zotero.org/users/local/6uvqPQf9/items/A6TV2K9G"],"uri":["http://zotero.org/users/local/6uvqPQf9/items/A6TV2K9G"],"itemData":{"id":17,"type":"paper-conference","abstract":"We attempt automatic text simplification with vocabulary restriction on the output side using a machine translation approach based on a simplified corpus that we built. This is the first machine translation approach in Japanese because no Japanese simplification corpus has been created to date. This corpus focuses only on paraphrases of sentence units and phrase units. It is the first time that this type of simplification has been used with such a corpus. This approach makes it possible to simplify better than existing systems do. We also compared models that changed the quantity and quality of the training data and development data. The result shows that data having a medium S-BLEU score between the original sentence and a simple sentence is most effective for automatic text simplification by a machine translation approach.","container-title":"2017 International Conference on Asian Language Processing (IALP)","DOI":"10.1109/IALP.2017.8300618","event":"2017 International Conference on Asian Language Processing (IALP)","page":"363-366","source":"IEEE Xplore","title":"Sentence simplification with core vocabulary","author":[{"family":"Maruyama","given":"Takumi"},{"family":"Yamamoto","given":"Kazuhide"}],"issued":{"date-parts":[["2017",12]]}}},{"id":141,"uris":["http://zotero.org/users/local/6uvqPQf9/items/MH3WSXH5"],"uri":["http://zotero.org/users/local/6uvqPQf9/items/MH3WSXH5"],"itemData":{"id":141,"type":"article-journal","abstract":"Preparing students for college and careers in the 21st century has shed light on text complexity as an important variable for consideration in English Language Arts. Authors of The Common Core State Standards (CCSS) define text complexity as broad, highlighting qualitative, rather than quantitative evaluations of narrative fiction as appropriate for matching readers with texts. The text exemplar list published in the appendices of the CCSS, does not include contemporary works of young adult literature. Young adult literature can be used in English Language Arts classrooms to fulfill the expectations of the CCSS while meeting the appropriate qualitative evaluations of texts students in middle and high school grades are expected to read. This article examines qualitative evaluations of three works of young adult literature that are not only textually complex as defined by authors of the CCSS, but appropriate and engaging for adolescent identity and development.","container-title":"Journal of Adolescent &amp; Adult Literacy","DOI":"10.1002/jaal.255","ISSN":"1936-2706","issue":"5","language":"en","note":"_eprint: https://ila.onlinelibrary.wiley.com/doi/pdf/10.1002/jaal.255","page":"407-416","source":"Wiley Online Library","title":"Text Complexity and Young Adult Literature","volume":"57","author":[{"family":"Glaus","given":"Marci"}],"issued":{"date-parts":[["2014"]]}}}],"schema":"https://github.com/citation-style-language/schema/raw/master/csl-citation.json"} </w:instrText>
      </w:r>
      <w:r>
        <w:fldChar w:fldCharType="separate"/>
      </w:r>
      <w:r w:rsidR="00517875" w:rsidRPr="00517875">
        <w:t>[9], [46], [47], [57], [58]</w:t>
      </w:r>
      <w:r>
        <w:fldChar w:fldCharType="end"/>
      </w:r>
      <w:r>
        <w:t xml:space="preserve"> but is more commonly used to </w:t>
      </w:r>
      <w:r w:rsidR="00591133">
        <w:t>classify the complexity of reading-level</w:t>
      </w:r>
      <w:r>
        <w:t xml:space="preserve"> </w:t>
      </w:r>
      <w:r w:rsidR="00591133">
        <w:t xml:space="preserve">corpora </w:t>
      </w:r>
      <w:r>
        <w:t xml:space="preserve">as </w:t>
      </w:r>
      <w:r w:rsidR="00591133">
        <w:t>described</w:t>
      </w:r>
      <w:r>
        <w:t xml:space="preserve"> in Section </w:t>
      </w:r>
      <w:r w:rsidR="00EA305C">
        <w:fldChar w:fldCharType="begin"/>
      </w:r>
      <w:r w:rsidR="00EA305C">
        <w:instrText xml:space="preserve"> REF _Ref43416185 \r \h </w:instrText>
      </w:r>
      <w:r w:rsidR="00EA305C">
        <w:fldChar w:fldCharType="separate"/>
      </w:r>
      <w:r w:rsidR="00C87BE9">
        <w:t>III.B</w:t>
      </w:r>
      <w:r w:rsidR="00EA305C">
        <w:fldChar w:fldCharType="end"/>
      </w:r>
      <w:r w:rsidR="00EA305C">
        <w:t>.</w:t>
      </w:r>
    </w:p>
    <w:p w14:paraId="18B35543" w14:textId="256566E3" w:rsidR="001038EC" w:rsidRDefault="00B37E58" w:rsidP="001038EC">
      <w:pPr>
        <w:pStyle w:val="Heading2"/>
      </w:pPr>
      <w:r>
        <w:t>Corpora</w:t>
      </w:r>
      <w:r w:rsidR="009F7217">
        <w:rPr>
          <w:szCs w:val="24"/>
        </w:rPr>
        <w:t>-</w:t>
      </w:r>
      <w:r w:rsidR="00C75A7E">
        <w:rPr>
          <w:szCs w:val="24"/>
        </w:rPr>
        <w:t>Tuned Complexity</w:t>
      </w:r>
      <w:r w:rsidR="00C75A7E">
        <w:t xml:space="preserve"> </w:t>
      </w:r>
    </w:p>
    <w:p w14:paraId="32DABA9D" w14:textId="0D37044D" w:rsidR="001038EC" w:rsidRPr="00D45B77" w:rsidRDefault="001038EC" w:rsidP="00D13268">
      <w:r>
        <w:t>The most common method of</w:t>
      </w:r>
      <w:r w:rsidR="00EB7ACC">
        <w:t xml:space="preserve"> incorporating</w:t>
      </w:r>
      <w:r>
        <w:t xml:space="preserve"> the cohesion of a sentence</w:t>
      </w:r>
      <w:r w:rsidR="00EB7ACC">
        <w:t xml:space="preserve"> in text-complexity calculation</w:t>
      </w:r>
      <w:r>
        <w:t xml:space="preserve"> is to include an n-gram analysis. </w:t>
      </w:r>
      <w:r w:rsidR="009563AF">
        <w:t>D</w:t>
      </w:r>
      <w:r w:rsidR="00B37E58">
        <w:t>eveloping an n-gram precision model involves the creation of continuous sequence</w:t>
      </w:r>
      <w:r w:rsidR="002E2A1C">
        <w:t>s</w:t>
      </w:r>
      <w:r w:rsidR="00B37E58">
        <w:t xml:space="preserve"> of items</w:t>
      </w:r>
      <w:r w:rsidR="00762241">
        <w:t xml:space="preserve">, </w:t>
      </w:r>
      <w:r w:rsidR="00B37E58">
        <w:t xml:space="preserve">in this </w:t>
      </w:r>
      <w:r w:rsidR="00762241">
        <w:t xml:space="preserve">instance </w:t>
      </w:r>
      <w:r w:rsidR="00B37E58">
        <w:t>words</w:t>
      </w:r>
      <w:r w:rsidR="00762241">
        <w:t>,</w:t>
      </w:r>
      <w:r w:rsidR="00B37E58">
        <w:t xml:space="preserve"> that frequently occur together</w:t>
      </w:r>
      <w:r w:rsidR="00762241">
        <w:t xml:space="preserve">, as in a sentence, </w:t>
      </w:r>
      <w:r w:rsidR="00595838">
        <w:t>across</w:t>
      </w:r>
      <w:r w:rsidR="002E2A1C">
        <w:t xml:space="preserve"> a given </w:t>
      </w:r>
      <w:r w:rsidR="00B37E58">
        <w:t xml:space="preserve">training data. These n-grams typically correlate well to human constructed </w:t>
      </w:r>
      <w:r w:rsidR="00195A0C">
        <w:t>sentences in</w:t>
      </w:r>
      <w:r w:rsidR="00B37E58">
        <w:t xml:space="preserve"> both meaning and grammar because of their essentially human-</w:t>
      </w:r>
      <w:r w:rsidR="00B37E58" w:rsidRPr="00D45B77">
        <w:t xml:space="preserve">generated </w:t>
      </w:r>
      <w:r w:rsidR="00A11C3D">
        <w:t>training</w:t>
      </w:r>
      <w:r w:rsidR="00B37E58" w:rsidRPr="00D45B77">
        <w:t xml:space="preserve">. One of the most common n-gram models is BLEU, created by </w:t>
      </w:r>
      <w:proofErr w:type="spellStart"/>
      <w:r w:rsidR="00B37E58" w:rsidRPr="00D45B77">
        <w:t>Papineni</w:t>
      </w:r>
      <w:proofErr w:type="spellEnd"/>
      <w:r w:rsidR="00B37E58" w:rsidRPr="00D45B77">
        <w:t xml:space="preserve"> et al. in 2012 </w:t>
      </w:r>
      <w:r w:rsidR="00B37E58" w:rsidRPr="00D45B77">
        <w:fldChar w:fldCharType="begin"/>
      </w:r>
      <w:r w:rsidR="00517875">
        <w:instrText xml:space="preserve"> ADDIN ZOTERO_ITEM CSL_CITATION {"citationID":"HX10eQXl","properties":{"formattedCitation":"[59]","plainCitation":"[59]","noteIndex":0},"citationItems":[{"id":265,"uris":["http://zotero.org/users/local/6uvqPQf9/items/ZG4LIZSS"],"uri":["http://zotero.org/users/local/6uvqPQf9/items/ZG4LIZSS"],"itemData":{"id":265,"type":"paper-conference","container-title":"Proceedings of the 40th Annual Meeting of the Association for Computational Linguistics","DOI":"10.3115/1073083.1073135","event":"ACL 2002","event-place":"Philadelphia, Pennsylvania, USA","page":"311–318","publisher":"Association for Computational Linguistics","publisher-place":"Philadelphia, Pennsylvania, USA","source":"ACLWeb","title":"Bleu: a Method for Automatic Evaluation of Machine Translation","title-short":"Bleu","URL":"https://www.aclweb.org/anthology/P02-1040","author":[{"family":"Papineni","given":"Kishore"},{"family":"Roukos","given":"Salim"},{"family":"Ward","given":"Todd"},{"family":"Zhu","given":"Wei-Jing"}],"accessed":{"date-parts":[["2020",6,18]]},"issued":{"date-parts":[["2002",7]]}}}],"schema":"https://github.com/citation-style-language/schema/raw/master/csl-citation.json"} </w:instrText>
      </w:r>
      <w:r w:rsidR="00B37E58" w:rsidRPr="00D45B77">
        <w:fldChar w:fldCharType="separate"/>
      </w:r>
      <w:r w:rsidR="00517875" w:rsidRPr="00517875">
        <w:t>[59]</w:t>
      </w:r>
      <w:r w:rsidR="00B37E58" w:rsidRPr="00D45B77">
        <w:fldChar w:fldCharType="end"/>
      </w:r>
      <w:r w:rsidR="00B37E58" w:rsidRPr="00D45B77">
        <w:t xml:space="preserve">. </w:t>
      </w:r>
      <w:r w:rsidR="00D45B77" w:rsidRPr="00D45B77">
        <w:t xml:space="preserve">Many studies have been conducted with the use of BLEU as a primary simplification metric </w:t>
      </w:r>
      <w:r w:rsidR="00D45B77" w:rsidRPr="009F7217">
        <w:fldChar w:fldCharType="begin"/>
      </w:r>
      <w:r w:rsidR="00517875">
        <w:instrText xml:space="preserve"> ADDIN ZOTERO_ITEM CSL_CITATION {"citationID":"Rlgb5qPH","properties":{"formattedCitation":"[19], [22], [22], [24], [25], [27], [29], [31], [33], [35]\\uc0\\u8211{}[38], [40], [42], [43], [58], [60]\\uc0\\u8211{}[63]","plainCitation":"[19], [22], [22], [24], [25], [27], [29], [31], [33], [35]–[38], [40], [42], [43], [58], [60]–[63]","noteIndex":0},"citationItems":[{"id":25,"uris":["http://zotero.org/users/local/6uvqPQf9/items/MHC43UYP"],"uri":["http://zotero.org/users/local/6uvqPQf9/items/MHC43UYP"],"itemData":{"id":25,"type":"paper-conference","container-title":"Proceedings of the 50th Annual Meeting of the Association for Computational Linguistics (Volume 1: Long Papers)","event":"ACL 2012","event-place":"Jeju Island, Korea","page":"1015–1024","publisher":"Association for Computational Linguistics","publisher-place":"Jeju Island, Korea","source":"ACLWeb","title":"Sentence Simplification by Monolingual Machine Translation","URL":"https://www.aclweb.org/anthology/P12-1107","author":[{"family":"Wubben","given":"Sander"},{"family":"Bosch","given":"Antal","non-dropping-particle":"van den"},{"family":"Krahmer","given":"Emiel"}],"accessed":{"date-parts":[["2020",6,15]]},"issued":{"date-parts":[["2012",7]]}}},{"id":198,"uris":["http://zotero.org/users/local/6uvqPQf9/items/685WPTH2"],"uri":["http://zotero.org/users/local/6uvqPQf9/items/685WPTH2"],"itemData":{"id":198,"type":"paper-conference","abstract":"Text simplification aims to rewrite text into simpler versions, and thus make information accessible to a broader audience. Most previous work simplifies sentences using handcrafted rules aimed at splitting long sentences, or substitutes difficult words using a predefined dictionary. This paper presents a data-driven model based on quasi-synchronous grammar, a formalism that can naturally capture structural mismatches and complex rewrite operations. We describe how such a grammar can be induced from Wikipedia and propose an integer linear programming model for selecting the most appropriate simplification from the space of possible rewrites generated by the grammar. We show experimentally that our method creates simplifications that significantly reduce the reading difficulty of the input, while maintaining grammaticality and preserving its meaning.","collection-title":"EMNLP '11","container-title":"Proceedings of the Conference on Empirical Methods in Natural Language Processing","event-place":"Edinburgh, United Kingdom","ISBN":"978-1-937284-11-4","page":"409–420","publisher":"Association for Computational Linguistics","publisher-place":"Edinburgh, United Kingdom","source":"ACM Digital Library","title":"Learning to simplify sentences with quasi-synchronous grammar and integer programming","author":[{"family":"Woodsend","given":"Kristian"},{"family":"Lapata","given":"Mirella"}],"accessed":{"date-parts":[["2020",6,17]]},"issued":{"date-parts":[["2011",7,27]]}}},{"id":188,"uris":["http://zotero.org/users/local/6uvqPQf9/items/E6JBN8DD"],"uri":["http://zotero.org/users/local/6uvqPQf9/items/E6JBN8DD"],"itemData":{"id":188,"type":"paper-conference","abstract":"Sentence simplification aims to make sentences easier to read and understand. Most recent approaches draw on insights from machine translation to learn simplification rewrites from monolingual corpora of complex and simple sentences. We address the simplification problem with an encoder-decoder model coupled with a deep reinforcement learning framework. Our model, which we call DRESS (as shorthand for &lt;b&gt;D&lt;/b&gt;eep &lt;b&gt;RE&lt;/b&gt;inforcement &lt;b&gt;S&lt;/b&gt;entence &lt;b&gt;S&lt;/b&gt;implification), explores the space of possible simplifications while learning to optimize a reward function that encourages outputs which are simple, fluent, and preserve the meaning of the input. Experiments on three datasets demonstrate that our model outperforms competitive simplification systems.","container-title":"Proceedings of the 2017 Conference on Empirical Methods in Natural Language Processing","DOI":"10.18653/v1/D17-1062","event":"EMNLP 2017","event-place":"Copenhagen, Denmark","page":"584–594","publisher":"Association for Computational Linguistics","publisher-place":"Copenhagen, Denmark","source":"ACLWeb","title":"Sentence Simplification with Deep Reinforcement Learning","URL":"https://www.aclweb.org/anthology/D17-1062","author":[{"family":"Zhang","given":"Xingxing"},{"family":"Lapata","given":"Mirella"}],"accessed":{"date-parts":[["2020",6,18]]},"issued":{"date-parts":[["2017",9]]}}},{"id":79,"uris":["http://zotero.org/users/local/6uvqPQf9/items/XU74SHBM"],"uri":["http://zotero.org/users/local/6uvqPQf9/items/XU74SHBM"],"itemData":{"id":79,"type":"paper-conference","abstract":"In this paper, we consider sentence simplification as a special form of translation with the complex sentence as the source and the simple sentence as the target. We propose a Tree-based Simplification Model (TSM), which, to our knowledge, is the first statistical simplification model covering splitting, dropping, reordering and substitution integrally. We also describe an efficient method to train our model with a large-scale parallel dataset obtained from the Wikipedia and Simple Wikipedia. The evaluation shows that our model achieves better readability scores than a set of baseline systems.","collection-title":"COLING '10","container-title":"Proceedings of the 23rd International Conference on Computational Linguistics","event-place":"Beijing, China","page":"1353–1361","publisher":"Association for Computational Linguistics","publisher-place":"Beijing, China","source":"ACM Digital Library","title":"A monolingual tree-based translation model for sentence simplification","author":[{"family":"Zhu","given":"Zhemin"},{"family":"Bernhard","given":"Delphine"},{"family":"Gurevych","given":"Iryna"}],"accessed":{"date-parts":[["2020",6,17]]},"issued":{"date-parts":[["2010",8,23]]}}},{"id":17,"uris":["http://zotero.org/users/local/6uvqPQf9/items/A6TV2K9G"],"uri":["http://zotero.org/users/local/6uvqPQf9/items/A6TV2K9G"],"itemData":{"id":17,"type":"paper-conference","abstract":"We attempt automatic text simplification with vocabulary restriction on the output side using a machine translation approach based on a simplified corpus that we built. This is the first machine translation approach in Japanese because no Japanese simplification corpus has been created to date. This corpus focuses only on paraphrases of sentence units and phrase units. It is the first time that this type of simplification has been used with such a corpus. This approach makes it possible to simplify better than existing systems do. We also compared models that changed the quantity and quality of the training data and development data. The result shows that data having a medium S-BLEU score between the original sentence and a simple sentence is most effective for automatic text simplification by a machine translation approach.","container-title":"2017 International Conference on Asian Language Processing (IALP)","DOI":"10.1109/IALP.2017.8300618","event":"2017 International Conference on Asian Language Processing (IALP)","page":"363-366","source":"IEEE Xplore","title":"Sentence simplification with core vocabulary","author":[{"family":"Maruyama","given":"Takumi"},{"family":"Yamamoto","given":"Kazuhide"}],"issued":{"date-parts":[["2017",12]]}}},{"id":224,"uris":["http://zotero.org/users/local/6uvqPQf9/items/HAPB2NEU"],"uri":["http://zotero.org/users/local/6uvqPQf9/items/HAPB2NEU"],"itemData":{"id":224,"type":"paper-conference","container-title":"Proceedings of the 53rd Annual Meeting of the Association for Computational Linguistics and the 7th International Joint Conference on Natural Language Processing (Volume 2: Short Papers)","DOI":"10.3115/v1/P15-2135","event":"ACL-IJCNLP 2015","event-place":"Beijing, China","page":"823–828","publisher":"Association for Computational Linguistics","publisher-place":"Beijing, China","source":"ACLWeb","title":"A Deeper Exploration of the Standard PB-SMT Approach to Text Simplification and its Evaluation","URL":"https://www.aclweb.org/anthology/P15-2135","author":[{"family":"Štajner","given":"Sanja"},{"family":"Béchara","given":"Hannah"},{"family":"Saggion","given":"Horacio"}],"accessed":{"date-parts":[["2020",6,18]]},"issued":{"date-parts":[["2015",7]]}}},{"id":184,"uris":["http://zotero.org/users/local/6uvqPQf9/items/2QG2IRLV"],"uri":["http://zotero.org/users/local/6uvqPQf9/items/2QG2IRLV"],"itemData":{"id":184,"type":"article-journal","abstract":"Sentence simplification is the task of rewriting texts so they are easier to understand. Recent research has applied sequence-to-sequence (Seq2Seq) models to this task, focusing largely on training-time improvements via reinforcement learning and memory augmentation. One of the main problems with applying generic Seq2Seq models for simplification is that these models tend to copy directly from the original sentence, resulting in outputs that are relatively long and complex. We aim to alleviate this issue through the use of two main techniques. First, we incorporate content word complexities, as predicted with a leveled word complexity model, into our loss function during training. Second, we generate a large set of diverse candidate simplifications at test time, and rerank these to promote fluency, adequacy, and simplicity. Here, we measure simplicity through a novel sentence complexity model. These extensions allow our models to perform competitively with state-of-the-art systems while generating simpler sentences. We report standard automatic and human evaluation metrics.","container-title":"arXiv:1904.02767 [cs]","note":"arXiv: 1904.02767","source":"arXiv.org","title":"Complexity-Weighted Loss and Diverse Reranking for Sentence Simplification","URL":"http://arxiv.org/abs/1904.02767","author":[{"family":"Kriz","given":"Reno"},{"family":"Sedoc","given":"João"},{"family":"Apidianaki","given":"Marianna"},{"family":"Zheng","given":"Carolina"},{"family":"Kumar","given":"Gaurav"},{"family":"Miltsakaki","given":"Eleni"},{"family":"Callison-Burch","given":"Chris"}],"accessed":{"date-parts":[["2020",6,18]]},"issued":{"date-parts":[["2019",4,4]]}}},{"id":184,"uris":["http://zotero.org/users/local/6uvqPQf9/items/2QG2IRLV"],"uri":["http://zotero.org/users/local/6uvqPQf9/items/2QG2IRLV"],"itemData":{"id":184,"type":"article-journal","abstract":"Sentence simplification is the task of rewriting texts so they are easier to understand. Recent research has applied sequence-to-sequence (Seq2Seq) models to this task, focusing largely on training-time improvements via reinforcement learning and memory augmentation. One of the main problems with applying generic Seq2Seq models for simplification is that these models tend to copy directly from the original sentence, resulting in outputs that are relatively long and complex. We aim to alleviate this issue through the use of two main techniques. First, we incorporate content word complexities, as predicted with a leveled word complexity model, into our loss function during training. Second, we generate a large set of diverse candidate simplifications at test time, and rerank these to promote fluency, adequacy, and simplicity. Here, we measure simplicity through a novel sentence complexity model. These extensions allow our models to perform competitively with state-of-the-art systems while generating simpler sentences. We report standard automatic and human evaluation metrics.","container-title":"arXiv:1904.02767 [cs]","note":"arXiv: 1904.02767","source":"arXiv.org","title":"Complexity-Weighted Loss and Diverse Reranking for Sentence Simplification","URL":"http://arxiv.org/abs/1904.02767","author":[{"family":"Kriz","given":"Reno"},{"family":"Sedoc","given":"João"},{"family":"Apidianaki","given":"Marianna"},{"family":"Zheng","given":"Carolina"},{"family":"Kumar","given":"Gaurav"},{"family":"Miltsakaki","given":"Eleni"},{"family":"Callison-Burch","given":"Chris"}],"accessed":{"date-parts":[["2020",6,18]]},"issued":{"date-parts":[["2019",4,4]]}}},{"id":19,"uris":["http://zotero.org/users/local/6uvqPQf9/items/N42TZSNM"],"uri":["http://zotero.org/users/local/6uvqPQf9/items/N42TZSNM"],"itemData":{"id":19,"type":"paper-conference","abstract":"We present a new Japanese crowdsourced data set of simplified sentences created from more complex ones. Our simplicity standard involves all rewritable words in the simplified sentences being drawn from a core vocabulary of 2,000 words. Our simplified corpus is a collection of complex sentences from Japanese textbooks and reference books together with simplified sentences generated by humans, paired with data on how the complex sentences were paraphrased. The corpus contains a total of 15,000 sentences, in both complex and simple versions. In addition, we investigate the differences in the simplification operations used by each annotator. The aim is to understand whether a crowdsourced complex-simple parallel corpus is an appropriate data source for automated simplification by machine learning. The results, that there was a high level of agreement between the annotators building the data set. So, we believe that this corpus is a good quality data set for machine learning for simplification. We therefore plan to expand the scale of the simplified corpus in the future.","container-title":"LREC","source":"Semantic Scholar","title":"Crowdsourced Corpus of Sentence Simplification with Core Vocabulary","author":[{"family":"Katsuta","given":"Akihiro"},{"family":"Yamamoto","given":"Kazuhide"}],"issued":{"date-parts":[["2018"]]}}},{"id":208,"uris":["http://zotero.org/users/local/6uvqPQf9/items/TWXSZFWI"],"uri":["http://zotero.org/users/local/6uvqPQf9/items/TWXSZFWI"],"itemData":{"id":208,"type":"paper-conference","abstract":"We present the first attempt at using sequence to sequence neural networks to model text simplification (TS). Unlike the previously proposed automated TS systems, our neural text simplification (NTS) systems are able to simultaneously perform lexical simplification and content reduction. An extensive human evaluation of the output has shown that NTS systems achieve almost perfect grammaticality and meaning preservation of output sentences and higher level of simplification than the state-of-the-art automated TS systems","container-title":"Proceedings of the 55th Annual Meeting of the Association for Computational Linguistics (Volume 2: Short Papers)","DOI":"10.18653/v1/P17-2014","event":"ACL 2017","event-place":"Vancouver, Canada","page":"85–91","publisher":"Association for Computational Linguistics","publisher-place":"Vancouver, Canada","source":"ACLWeb","title":"Exploring Neural Text Simplification Models","URL":"https://www.aclweb.org/anthology/P17-2014","author":[{"family":"Nisioi","given":"Sergiu"},{"family":"Štajner","given":"Sanja"},{"family":"Ponzetto","given":"Simone Paolo"},{"family":"Dinu","given":"Liviu P."}],"accessed":{"date-parts":[["2020",6,18]]},"issued":{"date-parts":[["2017",7]]}}},{"id":170,"uris":["http://zotero.org/users/local/6uvqPQf9/items/AA7QJGR9"],"uri":["http://zotero.org/users/local/6uvqPQf9/items/AA7QJGR9"],"itemData":{"id":170,"type":"article-journal","language":"en","page":"8","source":"Zotero","title":"Hybrid Parallel Sentence Mining from Comparable Corpora","author":[{"family":"Ștefănescu","given":"Dan"},{"family":"Ion","given":"Radu"},{"family":"Hunsicker","given":"Sabine"}]}},{"id":98,"uris":["http://zotero.org/users/local/6uvqPQf9/items/7F47WAZ9"],"uri":["http://zotero.org/users/local/6uvqPQf9/items/7F47WAZ9"],"itemData":{"id":98,"type":"article-journal","abstract":"Most recent sentence simplification systems use basic machine translation models                     to learn lexical and syntactic paraphrases from a manually simplified parallel                     corpus. These methods are limited by the quality and quantity of manually                     simplified corpora, which are expensive to build. In this paper, we conduct an                     in-depth adaptation of statistical machine translation to perform text                     simplification, taking advantage of large-scale paraphrases learned from                     bilingual texts and a small amount of manual simplifications with multiple                     references. Our work is the first to design automatic metrics that are effective                     for tuning and evaluating simplification systems, which will facilitate                     iterative development for this task.","container-title":"Transactions of the Association for Computational Linguistics","DOI":"10.1162/tacl_a_00107","note":"publisher: MIT Press","page":"401-415","source":"MIT Press Journals","title":"Optimizing Statistical Machine Translation for Text Simplification","volume":"4","author":[{"family":"Xu","given":"Wei"},{"family":"Napoles","given":"Courtney"},{"family":"Pavlick","given":"Ellie"},{"family":"Chen","given":"Quanze"},{"family":"Callison-Burch","given":"Chris"}],"issued":{"date-parts":[["2016",12,1]]}}},{"id":27,"uris":["http://zotero.org/users/local/6uvqPQf9/items/9B2JXY3M"],"uri":["http://zotero.org/users/local/6uvqPQf9/items/9B2JXY3M"],"itemData":{"id":27,"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NAACL-HLT 2018","event-place":"New Orleans, Louisiana","page":"685–696","publisher":"Association for Computational Linguistics","publisher-place":"New Orleans, Louisiana","source":"ACLWeb","title":"Semantic Structural Evaluation for Text Simplification","URL":"https://www.aclweb.org/anthology/N18-1063","author":[{"family":"Sulem","given":"Elior"},{"family":"Abend","given":"Omri"},{"family":"Rappoport","given":"Ari"}],"accessed":{"date-parts":[["2020",6,15]]},"issued":{"date-parts":[["2018",6]]}}},{"id":192,"uris":["http://zotero.org/users/local/6uvqPQf9/items/E8WIMSIU"],"uri":["http://zotero.org/users/local/6uvqPQf9/items/E8WIMSIU"],"itemData":{"id":192,"type":"paper-conference","container-title":"Proceedings of the Second Workshop on Predicting and Improving Text Readability for Target Reader Populations","event-place":"Sofia, Bulgaria","page":"1–10","publisher":"Association for Computational Linguistics","publisher-place":"Sofia, Bulgaria","source":"ACLWeb","title":"Sentence Simplification as Tree Transduction","URL":"https://www.aclweb.org/anthology/W13-2901","author":[{"family":"Feblowitz","given":"Dan"},{"family":"Kauchak","given":"David"}],"accessed":{"date-parts":[["2020",6,18]]},"issued":{"date-parts":[["2013",8]]}}},{"id":11,"uris":["http://zotero.org/users/local/6uvqPQf9/items/JF4M6IUE"],"uri":["http://zotero.org/users/local/6uvqPQf9/items/JF4M6IUE"],"itemData":{"id":11,"type":"paper-conference","abstract":"In this study, we propose sentence simplification from a non-parallel corpus with adversarial learning. In recent years, sentence simplification based on a statistical machine translation framework and neural networks have been actively studied. However, most methods require a large parallel corpus, which is expensive to build. In this paper, our purpose is sentence simplification with a non-parallel corpus in open data en-Wikipedia and Simple-Wikipedia articles. We use a style transfer framework with adversarial learning for learning by non-parallel corpus and adapted a prior work [by Barzilay et al.] to sentence simplification as a base framework. Furthermore, from the perspective of improving retention of sentence meaning, we add pretraining reconstruction loss and cycle consistency loss to the base framework. We also improve the sentence quality output from the proposed model as a result of the expansion.","collection-title":"WI '19","container-title":"IEEE/WIC/ACM International Conference on Web Intelligence","DOI":"10.1145/3350546.3352499","event-place":"Thessaloniki, Greece","ISBN":"978-1-4503-6934-3","page":"43–50","publisher":"Association for Computing Machinery","publisher-place":"Thessaloniki, Greece","source":"ACM Digital Library","title":"Sentence Simplification from Non-Parallel Corpus with Adversarial Learning","URL":"https://doi.org/10.1145/3350546.3352499","author":[{"family":"Kawashima","given":"Takashi"},{"family":"Takagi","given":"Tomohiro"}],"accessed":{"date-parts":[["2020",6,14]]},"issued":{"date-parts":[["2019",10,14]]}}},{"id":254,"uris":["http://zotero.org/users/local/6uvqPQf9/items/WH9V4KGV"],"uri":["http://zotero.org/users/local/6uvqPQf9/items/WH9V4KGV"],"itemData":{"id":254,"type":"article-journal","abstract":"Sentence simplification aims to simplify the content and structure of complex sentences, and thus make them easier to interpret for human readers, and easier to process for downstream NLP applications. Recent advances in neural machine translation have paved the way for novel approaches to the task. In this paper, we adapt an architecture with augmented memory capacities called Neural Semantic Encoders (Munkhdalai and Yu, 2017) for sentence simplification. Our experiments demonstrate the effectiveness of our approach on different simplification datasets, both in terms of automatic evaluation measures and human judgments.","container-title":"arXiv:1804.07445 [cs]","note":"arXiv: 1804.07445","source":"arXiv.org","title":"Sentence Simplification with Memory-Augmented Neural Networks","URL":"http://arxiv.org/abs/1804.07445","author":[{"family":"Vu","given":"Tu"},{"family":"Hu","given":"Baotian"},{"family":"Munkhdalai","given":"Tsendsuren"},{"family":"Yu","given":"Hong"}],"accessed":{"date-parts":[["2020",6,18]]},"issued":{"date-parts":[["2018",4,19]]}}},{"id":196,"uris":["http://zotero.org/users/local/6uvqPQf9/items/MKQIYLTH"],"uri":["http://zotero.org/users/local/6uvqPQf9/items/MKQIYLTH"],"itemData":{"id":196,"type":"paper-conference","abstract":"In this paper we examine the task of sentence simplification which aims to reduce the reading complexity of a sentence by incorporating more accessible vocabulary and sentence structure. We introduce a new data set that pairs English Wikipedia with Simple English Wikipedia and is orders of magnitude larger than any previously examined for sentence simplification. The data contains the full range of simplification operations including rewording, reordering, insertion and deletion. We provide an analysis of this corpus as well as preliminary results using a phrase-based translation approach for simplification.","collection-title":"HLT '11","container-title":"Proceedings of the 49th Annual Meeting of the Association for Computational Linguistics: Human Language Technologies: short papers - Volume 2","event-place":"Portland, Oregon","ISBN":"978-1-932432-88-6","page":"665–669","publisher":"Association for Computational Linguistics","publisher-place":"Portland, Oregon","source":"ACM Digital Library","title":"Simple English Wikipedia: a new text simplification task","title-short":"Simple English Wikipedia","author":[{"family":"Coster","given":"William"},{"family":"Kauchak","given":"David"}],"accessed":{"date-parts":[["2020",6,17]]},"issued":{"date-parts":[["2011",6,19]]}}},{"id":180,"uris":["http://zotero.org/users/local/6uvqPQf9/items/B5HECHCQ"],"uri":["http://zotero.org/users/local/6uvqPQf9/items/B5HECHCQ"],"itemData":{"id":180,"type":"paper-conference","container-title":"Proceedings of the Eleventh International Conference on Language Resources and Evaluation (LREC 2018)","event":"LREC 2018","event-place":"Miyazaki, Japan","publisher":"European Language Resources Association (ELRA)","publisher-place":"Miyazaki, Japan","source":"ACLWeb","title":"Text Simplification from Professionally Produced Corpora","URL":"https://www.aclweb.org/anthology/L18-1553","author":[{"family":"Scarton","given":"Carolina"},{"family":"Paetzold","given":"Gustavo"},{"family":"Specia","given":"Lucia"}],"accessed":{"date-parts":[["2020",6,18]]},"issued":{"date-parts":[["2018",5]]}}},{"id":215,"uris":["http://zotero.org/users/local/6uvqPQf9/items/CV8L6NC7"],"uri":["http://zotero.org/users/local/6uvqPQf9/items/CV8L6NC7"],"itemData":{"id":215,"type":"paper-conference","abstract":"We address the problem of simplifying Portuguese texts at the sentence level by treating it as a “translation task”. We use the Statistical Machine Translation (SMT) framework to learn how to translate from complex to simplified sentences. Given a parallel corpus of original and simplified texts, aligned at the sentence level, we train a standard SMT system and evaluate the “translations” produced using both standard SMT metrics like BLEU and manual inspection. Results are promising according to both evaluations, showing that while the model is usually overcautious in producing simplifications, the overall quality of the sentences is not degraded and certain types of simplification operations, mainly lexical, are appropriately captured.","collection-title":"Lecture Notes in Computer Science","container-title":"Computational Processing of the Portuguese Language","DOI":"10.1007/978-3-642-12320-7_5","event-place":"Berlin, Heidelberg","ISBN":"978-3-642-12320-7","language":"en","page":"30-39","publisher":"Springer","publisher-place":"Berlin, Heidelberg","source":"Springer Link","title":"Translating from Complex to Simplified Sentences","author":[{"family":"Specia","given":"Lucia"}],"editor":[{"family":"Pardo","given":"Thiago Alexandre Salgueiro"},{"family":"Branco","given":"António"},{"family":"Klautau","given":"Aldebaro"},{"family":"Vieira","given":"Renata"},{"family":"Lima","given":"Vera Lúcia Strube","non-dropping-particle":"de"}],"issued":{"date-parts":[["2010"]]}}},{"id":261,"uris":["http://zotero.org/users/local/6uvqPQf9/items/PXRK2I85"],"uri":["http://zotero.org/users/local/6uvqPQf9/items/PXRK2I85"],"itemData":{"id":261,"type":"article-journal","abstract":"We present a novel approach to sentence simplification which departs from previous work in two main ways. First, it requires neither hand written rules nor a training corpus of aligned standard and simplified sentences. Second, sentence splitting operates on deep semantic structure. We show (i) that the unsupervised framework we propose is competitive with four state-of-the-art supervised systems and (ii) that our semantic based approach allows for a principled and effective handling of sentence splitting.","container-title":"arXiv:1507.08452 [cs]","note":"arXiv: 1507.08452","source":"arXiv.org","title":"Unsupervised Sentence Simplification Using Deep Semantics","URL":"http://arxiv.org/abs/1507.08452","author":[{"family":"Narayan","given":"Shashi"},{"family":"Gardent","given":"Claire"}],"accessed":{"date-parts":[["2020",6,18]]},"issued":{"date-parts":[["2016",9,7]]}}},{"id":14,"uris":["http://zotero.org/users/local/6uvqPQf9/items/EL57TDU4"],"uri":["http://zotero.org/users/local/6uvqPQf9/items/EL57TDU4"],"itemData":{"id":14,"type":"article-journal","abstract":"Sentence simpliﬁcation is a task that produces a simpliﬁed sentence from any input sentence. Sentence simpliﬁcation systems can be useful tools for people whose ﬁrst language is not English, children, or the elderly to help with understanding. Initial approaches to this task were primarily borrowed from neural machine translation systems with transformations at the sentence level or with architectures based on recurrent neural networks (RNNs). In our project, we implemented the state-ofthe-art transformer architecture built with multi-head attention blocks, integrated it with a paraphrase database, and introduced a novel loss function.","language":"en","page":"11","source":"Zotero","title":"Wikipedia Sentence Simpliﬁcation","author":[{"family":"Wang","given":"Alexander"},{"family":"Kurohara","given":"Ryan"},{"family":"Liang","given":"David"}]}}],"schema":"https://github.com/citation-style-language/schema/raw/master/csl-citation.json"} </w:instrText>
      </w:r>
      <w:r w:rsidR="00D45B77" w:rsidRPr="009F7217">
        <w:fldChar w:fldCharType="separate"/>
      </w:r>
      <w:r w:rsidR="00517875" w:rsidRPr="00517875">
        <w:rPr>
          <w:szCs w:val="24"/>
        </w:rPr>
        <w:t>[19], [22], [22], [24], [25], [27], [29], [31], [33], [35]–[38], [40], [42], [43], [58], [60]–[63]</w:t>
      </w:r>
      <w:r w:rsidR="00D45B77" w:rsidRPr="009F7217">
        <w:fldChar w:fldCharType="end"/>
      </w:r>
      <w:r w:rsidR="00D45B77" w:rsidRPr="009F7217">
        <w:t>.</w:t>
      </w:r>
      <w:r w:rsidR="00D45B77" w:rsidRPr="00D45B77">
        <w:t xml:space="preserve"> </w:t>
      </w:r>
      <w:r w:rsidR="00D45B77">
        <w:t>However,</w:t>
      </w:r>
      <w:r w:rsidR="00915CF4">
        <w:t xml:space="preserve"> </w:t>
      </w:r>
      <w:r w:rsidR="00F143DE">
        <w:t xml:space="preserve">when simple n-gram classifiers like </w:t>
      </w:r>
      <w:r w:rsidR="00D45B77">
        <w:t xml:space="preserve">BLEU </w:t>
      </w:r>
      <w:r w:rsidR="00F143DE">
        <w:t xml:space="preserve">are used sentence simplification tasks, </w:t>
      </w:r>
      <w:r w:rsidR="00F143DE">
        <w:t>give high value to words that are commonly adjacent, even if the actual meaning of the sentence is not</w:t>
      </w:r>
      <w:r w:rsidR="00F143DE">
        <w:t xml:space="preserve"> maintained</w:t>
      </w:r>
      <w:r w:rsidR="00915CF4">
        <w:t xml:space="preserve"> </w:t>
      </w:r>
      <w:r w:rsidR="00915CF4" w:rsidRPr="00915CF4">
        <w:fldChar w:fldCharType="begin"/>
      </w:r>
      <w:r w:rsidR="00DB7914">
        <w:instrText xml:space="preserve"> ADDIN ZOTERO_ITEM CSL_CITATION {"citationID":"X2sx8krq","properties":{"formattedCitation":"[35]","plainCitation":"[35]","noteIndex":0},"citationItems":[{"id":27,"uris":["http://zotero.org/users/local/6uvqPQf9/items/9B2JXY3M"],"uri":["http://zotero.org/users/local/6uvqPQf9/items/9B2JXY3M"],"itemData":{"id":27,"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NAACL-HLT 2018","event-place":"New Orleans, Louisiana","page":"685–696","publisher":"Association for Computational Linguistics","publisher-place":"New Orleans, Louisiana","source":"ACLWeb","title":"Semantic Structural Evaluation for Text Simplification","URL":"https://www.aclweb.org/anthology/N18-1063","author":[{"family":"Sulem","given":"Elior"},{"family":"Abend","given":"Omri"},{"family":"Rappoport","given":"Ari"}],"accessed":{"date-parts":[["2020",6,15]]},"issued":{"date-parts":[["2018",6]]}}}],"schema":"https://github.com/citation-style-language/schema/raw/master/csl-citation.json"} </w:instrText>
      </w:r>
      <w:r w:rsidR="00915CF4" w:rsidRPr="00915CF4">
        <w:fldChar w:fldCharType="separate"/>
      </w:r>
      <w:r w:rsidR="00DB7914" w:rsidRPr="00DB7914">
        <w:t>[35]</w:t>
      </w:r>
      <w:r w:rsidR="00915CF4" w:rsidRPr="00915CF4">
        <w:fldChar w:fldCharType="end"/>
      </w:r>
      <w:r w:rsidR="00F143DE">
        <w:t>.</w:t>
      </w:r>
    </w:p>
    <w:p w14:paraId="37AC2F67" w14:textId="4EAAE423" w:rsidR="007A4C03" w:rsidRDefault="001038EC" w:rsidP="007A4C03">
      <w:r w:rsidRPr="00D45B77">
        <w:t>SARI</w:t>
      </w:r>
      <w:r w:rsidR="009F7217">
        <w:t xml:space="preserve">, developed alongside the Turk Wikipedia Corpora by Xu et al. </w:t>
      </w:r>
      <w:r w:rsidR="00A43F62" w:rsidRPr="00A43F62">
        <w:fldChar w:fldCharType="begin"/>
      </w:r>
      <w:r w:rsidR="008568CC">
        <w:instrText xml:space="preserve"> ADDIN ZOTERO_ITEM CSL_CITATION {"citationID":"0YbUesjz","properties":{"formattedCitation":"[19]","plainCitation":"[19]","noteIndex":0},"citationItems":[{"id":98,"uris":["http://zotero.org/users/local/6uvqPQf9/items/7F47WAZ9"],"uri":["http://zotero.org/users/local/6uvqPQf9/items/7F47WAZ9"],"itemData":{"id":98,"type":"article-journal","abstract":"Most recent sentence simplification systems use basic machine translation models                     to learn lexical and syntactic paraphrases from a manually simplified parallel                     corpus. These methods are limited by the quality and quantity of manually                     simplified corpora, which are expensive to build. In this paper, we conduct an                     in-depth adaptation of statistical machine translation to perform text                     simplification, taking advantage of large-scale paraphrases learned from                     bilingual texts and a small amount of manual simplifications with multiple                     references. Our work is the first to design automatic metrics that are effective                     for tuning and evaluating simplification systems, which will facilitate                     iterative development for this task.","container-title":"Transactions of the Association for Computational Linguistics","DOI":"10.1162/tacl_a_00107","note":"publisher: MIT Press","page":"401-415","source":"MIT Press Journals","title":"Optimizing Statistical Machine Translation for Text Simplification","volume":"4","author":[{"family":"Xu","given":"Wei"},{"family":"Napoles","given":"Courtney"},{"family":"Pavlick","given":"Ellie"},{"family":"Chen","given":"Quanze"},{"family":"Callison-Burch","given":"Chris"}],"issued":{"date-parts":[["2016",12,1]]}}}],"schema":"https://github.com/citation-style-language/schema/raw/master/csl-citation.json"} </w:instrText>
      </w:r>
      <w:r w:rsidR="00A43F62" w:rsidRPr="00A43F62">
        <w:fldChar w:fldCharType="separate"/>
      </w:r>
      <w:r w:rsidR="008568CC" w:rsidRPr="008568CC">
        <w:t>[19]</w:t>
      </w:r>
      <w:r w:rsidR="00A43F62" w:rsidRPr="00A43F62">
        <w:fldChar w:fldCharType="end"/>
      </w:r>
      <w:r w:rsidR="009F7217">
        <w:t>,</w:t>
      </w:r>
      <w:r w:rsidR="00A419F5">
        <w:t xml:space="preserve"> seeks to compensate for BLEU’s shortcomings.</w:t>
      </w:r>
      <w:r w:rsidR="009F7217">
        <w:t xml:space="preserve"> </w:t>
      </w:r>
      <w:r w:rsidR="00A419F5">
        <w:t>SARI</w:t>
      </w:r>
      <w:r w:rsidR="009F7217">
        <w:t xml:space="preserve"> </w:t>
      </w:r>
      <w:r w:rsidR="007D22F2">
        <w:t>ingests</w:t>
      </w:r>
      <w:r w:rsidR="009F7217">
        <w:t xml:space="preserve"> known simplicity conversions</w:t>
      </w:r>
      <w:r w:rsidR="007D22F2">
        <w:t xml:space="preserve"> for the given corpora</w:t>
      </w:r>
      <w:r w:rsidR="009F7217">
        <w:t xml:space="preserve"> during its calculation</w:t>
      </w:r>
      <w:r w:rsidR="00A419F5">
        <w:t xml:space="preserve"> to force a simplification model to maintain meaning as well as decrease complexity</w:t>
      </w:r>
      <w:r w:rsidR="009F7217">
        <w:t>.</w:t>
      </w:r>
      <w:r w:rsidR="00D13268">
        <w:t xml:space="preserve"> As shown in its introductory paper, SARI shows </w:t>
      </w:r>
      <w:r w:rsidR="007D22F2">
        <w:t xml:space="preserve">similar </w:t>
      </w:r>
      <w:r w:rsidR="00D13268">
        <w:t xml:space="preserve">performance to BLEU in </w:t>
      </w:r>
      <w:r w:rsidR="007D22F2">
        <w:t xml:space="preserve">cohesion with the added benefit of additionally analyzing valid simplifications. However, many studies have </w:t>
      </w:r>
      <w:r w:rsidR="00C7344A">
        <w:t xml:space="preserve">still </w:t>
      </w:r>
      <w:r w:rsidR="007D22F2">
        <w:t>found some discrepancies between high-scoring sentences and human readability</w:t>
      </w:r>
      <w:r w:rsidR="00C7344A">
        <w:t>.</w:t>
      </w:r>
      <w:r w:rsidR="007D22F2">
        <w:t xml:space="preserve"> </w:t>
      </w:r>
      <w:r w:rsidR="00861346">
        <w:t xml:space="preserve">Despite the potential shortcomings, </w:t>
      </w:r>
      <w:r w:rsidR="00C7344A">
        <w:t>T</w:t>
      </w:r>
      <w:r w:rsidR="007D22F2">
        <w:t xml:space="preserve">his model of grouping n-gram generation with simplicity parallels is the main metric of analyzing sentence complexity and simplification success along with BLEU </w:t>
      </w:r>
      <w:r w:rsidR="007D22F2">
        <w:fldChar w:fldCharType="begin"/>
      </w:r>
      <w:r w:rsidR="00517875">
        <w:instrText xml:space="preserve"> ADDIN ZOTERO_ITEM CSL_CITATION {"citationID":"KOOni0dG","properties":{"formattedCitation":"[19], [22]\\uc0\\u8211{}[25], [31], [35], [37], [40], [43], [58]","plainCitation":"[19], [22]–[25], [31], [35], [37], [40], [43], [58]","noteIndex":0},"citationItems":[{"id":188,"uris":["http://zotero.org/users/local/6uvqPQf9/items/E6JBN8DD"],"uri":["http://zotero.org/users/local/6uvqPQf9/items/E6JBN8DD"],"itemData":{"id":188,"type":"paper-conference","abstract":"Sentence simplification aims to make sentences easier to read and understand. Most recent approaches draw on insights from machine translation to learn simplification rewrites from monolingual corpora of complex and simple sentences. We address the simplification problem with an encoder-decoder model coupled with a deep reinforcement learning framework. Our model, which we call DRESS (as shorthand for &lt;b&gt;D&lt;/b&gt;eep &lt;b&gt;RE&lt;/b&gt;inforcement &lt;b&gt;S&lt;/b&gt;entence &lt;b&gt;S&lt;/b&gt;implification), explores the space of possible simplifications while learning to optimize a reward function that encourages outputs which are simple, fluent, and preserve the meaning of the input. Experiments on three datasets demonstrate that our model outperforms competitive simplification systems.","container-title":"Proceedings of the 2017 Conference on Empirical Methods in Natural Language Processing","DOI":"10.18653/v1/D17-1062","event":"EMNLP 2017","event-place":"Copenhagen, Denmark","page":"584–594","publisher":"Association for Computational Linguistics","publisher-place":"Copenhagen, Denmark","source":"ACLWeb","title":"Sentence Simplification with Deep Reinforcement Learning","URL":"https://www.aclweb.org/anthology/D17-1062","author":[{"family":"Zhang","given":"Xingxing"},{"family":"Lapata","given":"Mirella"}],"accessed":{"date-parts":[["2020",6,18]]},"issued":{"date-parts":[["2017",9]]}}},{"id":217,"uris":["http://zotero.org/users/local/6uvqPQf9/items/FL4I2LPW"],"uri":["http://zotero.org/users/local/6uvqPQf9/items/FL4I2LPW"],"itemData":{"id":217,"type":"article-journal","abstract":"Sentence simplification aims to reduce the complexity of a sentence while retaining its original meaning. Current models for sentence simplification adopted ideas from ma- chine translation studies and implicitly learned simplification mapping rules from normal- simple sentence pairs. In this paper, we explore a novel model based on a multi-layer and multi-head attention architecture and we pro- pose two innovative approaches to integrate the Simple PPDB (A Paraphrase Database for Simplification), an external paraphrase knowledge base for simplification that covers a wide range of real-world simplification rules. The experiments show that the integration provides two major benefits: (1) the integrated model outperforms multiple state- of-the-art baseline models for sentence simplification in the literature (2) through analysis of the rule utilization, the model seeks to select more accurate simplification rules. The code and models used in the paper are available at https://github.com/ Sanqiang/text_simplification.","container-title":"arXiv:1810.11193 [cs]","note":"arXiv: 1810.11193","source":"arXiv.org","title":"Integrating Transformer and Paraphrase Rules for Sentence Simplification","URL":"http://arxiv.org/abs/1810.11193","author":[{"family":"Zhao","given":"Sanqiang"},{"family":"Meng","given":"Rui"},{"family":"He","given":"Daqing"},{"family":"Andi","given":"Saptono"},{"family":"Bambang","given":"Parmanto"}],"accessed":{"date-parts":[["2020",6,18]]},"issued":{"date-parts":[["2018",10,26]]}}},{"id":17,"uris":["http://zotero.org/users/local/6uvqPQf9/items/A6TV2K9G"],"uri":["http://zotero.org/users/local/6uvqPQf9/items/A6TV2K9G"],"itemData":{"id":17,"type":"paper-conference","abstract":"We attempt automatic text simplification with vocabulary restriction on the output side using a machine translation approach based on a simplified corpus that we built. This is the first machine translation approach in Japanese because no Japanese simplification corpus has been created to date. This corpus focuses only on paraphrases of sentence units and phrase units. It is the first time that this type of simplification has been used with such a corpus. This approach makes it possible to simplify better than existing systems do. We also compared models that changed the quantity and quality of the training data and development data. The result shows that data having a medium S-BLEU score between the original sentence and a simple sentence is most effective for automatic text simplification by a machine translation approach.","container-title":"2017 International Conference on Asian Language Processing (IALP)","DOI":"10.1109/IALP.2017.8300618","event":"2017 International Conference on Asian Language Processing (IALP)","page":"363-366","source":"IEEE Xplore","title":"Sentence simplification with core vocabulary","author":[{"family":"Maruyama","given":"Takumi"},{"family":"Yamamoto","given":"Kazuhide"}],"issued":{"date-parts":[["2017",12]]}}},{"id":184,"uris":["http://zotero.org/users/local/6uvqPQf9/items/2QG2IRLV"],"uri":["http://zotero.org/users/local/6uvqPQf9/items/2QG2IRLV"],"itemData":{"id":184,"type":"article-journal","abstract":"Sentence simplification is the task of rewriting texts so they are easier to understand. Recent research has applied sequence-to-sequence (Seq2Seq) models to this task, focusing largely on training-time improvements via reinforcement learning and memory augmentation. One of the main problems with applying generic Seq2Seq models for simplification is that these models tend to copy directly from the original sentence, resulting in outputs that are relatively long and complex. We aim to alleviate this issue through the use of two main techniques. First, we incorporate content word complexities, as predicted with a leveled word complexity model, into our loss function during training. Second, we generate a large set of diverse candidate simplifications at test time, and rerank these to promote fluency, adequacy, and simplicity. Here, we measure simplicity through a novel sentence complexity model. These extensions allow our models to perform competitively with state-of-the-art systems while generating simpler sentences. We report standard automatic and human evaluation metrics.","container-title":"arXiv:1904.02767 [cs]","note":"arXiv: 1904.02767","source":"arXiv.org","title":"Complexity-Weighted Loss and Diverse Reranking for Sentence Simplification","URL":"http://arxiv.org/abs/1904.02767","author":[{"family":"Kriz","given":"Reno"},{"family":"Sedoc","given":"João"},{"family":"Apidianaki","given":"Marianna"},{"family":"Zheng","given":"Carolina"},{"family":"Kumar","given":"Gaurav"},{"family":"Miltsakaki","given":"Eleni"},{"family":"Callison-Burch","given":"Chris"}],"accessed":{"date-parts":[["2020",6,18]]},"issued":{"date-parts":[["2019",4,4]]}}},{"id":208,"uris":["http://zotero.org/users/local/6uvqPQf9/items/TWXSZFWI"],"uri":["http://zotero.org/users/local/6uvqPQf9/items/TWXSZFWI"],"itemData":{"id":208,"type":"paper-conference","abstract":"We present the first attempt at using sequence to sequence neural networks to model text simplification (TS). Unlike the previously proposed automated TS systems, our neural text simplification (NTS) systems are able to simultaneously perform lexical simplification and content reduction. An extensive human evaluation of the output has shown that NTS systems achieve almost perfect grammaticality and meaning preservation of output sentences and higher level of simplification than the state-of-the-art automated TS systems","container-title":"Proceedings of the 55th Annual Meeting of the Association for Computational Linguistics (Volume 2: Short Papers)","DOI":"10.18653/v1/P17-2014","event":"ACL 2017","event-place":"Vancouver, Canada","page":"85–91","publisher":"Association for Computational Linguistics","publisher-place":"Vancouver, Canada","source":"ACLWeb","title":"Exploring Neural Text Simplification Models","URL":"https://www.aclweb.org/anthology/P17-2014","author":[{"family":"Nisioi","given":"Sergiu"},{"family":"Štajner","given":"Sanja"},{"family":"Ponzetto","given":"Simone Paolo"},{"family":"Dinu","given":"Liviu P."}],"accessed":{"date-parts":[["2020",6,18]]},"issued":{"date-parts":[["2017",7]]}}},{"id":98,"uris":["http://zotero.org/users/local/6uvqPQf9/items/7F47WAZ9"],"uri":["http://zotero.org/users/local/6uvqPQf9/items/7F47WAZ9"],"itemData":{"id":98,"type":"article-journal","abstract":"Most recent sentence simplification systems use basic machine translation models                     to learn lexical and syntactic paraphrases from a manually simplified parallel                     corpus. These methods are limited by the quality and quantity of manually                     simplified corpora, which are expensive to build. In this paper, we conduct an                     in-depth adaptation of statistical machine translation to perform text                     simplification, taking advantage of large-scale paraphrases learned from                     bilingual texts and a small amount of manual simplifications with multiple                     references. Our work is the first to design automatic metrics that are effective                     for tuning and evaluating simplification systems, which will facilitate                     iterative development for this task.","container-title":"Transactions of the Association for Computational Linguistics","DOI":"10.1162/tacl_a_00107","note":"publisher: MIT Press","page":"401-415","source":"MIT Press Journals","title":"Optimizing Statistical Machine Translation for Text Simplification","volume":"4","author":[{"family":"Xu","given":"Wei"},{"family":"Napoles","given":"Courtney"},{"family":"Pavlick","given":"Ellie"},{"family":"Chen","given":"Quanze"},{"family":"Callison-Burch","given":"Chris"}],"issued":{"date-parts":[["2016",12,1]]}}},{"id":27,"uris":["http://zotero.org/users/local/6uvqPQf9/items/9B2JXY3M"],"uri":["http://zotero.org/users/local/6uvqPQf9/items/9B2JXY3M"],"itemData":{"id":27,"type":"paper-conference","abstract":"Current measures for evaluating text simplification systems focus on evaluating lexical text aspects, neglecting its structural aspects. In this paper we propose the first measure to address structural aspects of text simplification, called SAMSA. It leverages recent advances in semantic parsing to assess simplification quality by decomposing the input based on its semantic structure and comparing it to the output. SAMSA provides a reference-less automatic evaluation procedure, avoiding the problems that reference-based methods face due to the vast space of valid simplifications for a given sentence. Our human evaluation experiments show both SAMSA's substantial correlation with human judgments, as well as the deficiency of existing reference-based measures in evaluating structural simplification.","container-title":"Proceedings of the 2018 Conference of the North American Chapter of the Association for Computational Linguistics: Human Language Technologies, Volume 1 (Long Papers)","DOI":"10.18653/v1/N18-1063","event":"NAACL-HLT 2018","event-place":"New Orleans, Louisiana","page":"685–696","publisher":"Association for Computational Linguistics","publisher-place":"New Orleans, Louisiana","source":"ACLWeb","title":"Semantic Structural Evaluation for Text Simplification","URL":"https://www.aclweb.org/anthology/N18-1063","author":[{"family":"Sulem","given":"Elior"},{"family":"Abend","given":"Omri"},{"family":"Rappoport","given":"Ari"}],"accessed":{"date-parts":[["2020",6,15]]},"issued":{"date-parts":[["2018",6]]}}},{"id":11,"uris":["http://zotero.org/users/local/6uvqPQf9/items/JF4M6IUE"],"uri":["http://zotero.org/users/local/6uvqPQf9/items/JF4M6IUE"],"itemData":{"id":11,"type":"paper-conference","abstract":"In this study, we propose sentence simplification from a non-parallel corpus with adversarial learning. In recent years, sentence simplification based on a statistical machine translation framework and neural networks have been actively studied. However, most methods require a large parallel corpus, which is expensive to build. In this paper, our purpose is sentence simplification with a non-parallel corpus in open data en-Wikipedia and Simple-Wikipedia articles. We use a style transfer framework with adversarial learning for learning by non-parallel corpus and adapted a prior work [by Barzilay et al.] to sentence simplification as a base framework. Furthermore, from the perspective of improving retention of sentence meaning, we add pretraining reconstruction loss and cycle consistency loss to the base framework. We also improve the sentence quality output from the proposed model as a result of the expansion.","collection-title":"WI '19","container-title":"IEEE/WIC/ACM International Conference on Web Intelligence","DOI":"10.1145/3350546.3352499","event-place":"Thessaloniki, Greece","ISBN":"978-1-4503-6934-3","page":"43–50","publisher":"Association for Computing Machinery","publisher-place":"Thessaloniki, Greece","source":"ACM Digital Library","title":"Sentence Simplification from Non-Parallel Corpus with Adversarial Learning","URL":"https://doi.org/10.1145/3350546.3352499","author":[{"family":"Kawashima","given":"Takashi"},{"family":"Takagi","given":"Tomohiro"}],"accessed":{"date-parts":[["2020",6,14]]},"issued":{"date-parts":[["2019",10,14]]}}},{"id":254,"uris":["http://zotero.org/users/local/6uvqPQf9/items/WH9V4KGV"],"uri":["http://zotero.org/users/local/6uvqPQf9/items/WH9V4KGV"],"itemData":{"id":254,"type":"article-journal","abstract":"Sentence simplification aims to simplify the content and structure of complex sentences, and thus make them easier to interpret for human readers, and easier to process for downstream NLP applications. Recent advances in neural machine translation have paved the way for novel approaches to the task. In this paper, we adapt an architecture with augmented memory capacities called Neural Semantic Encoders (Munkhdalai and Yu, 2017) for sentence simplification. Our experiments demonstrate the effectiveness of our approach on different simplification datasets, both in terms of automatic evaluation measures and human judgments.","container-title":"arXiv:1804.07445 [cs]","note":"arXiv: 1804.07445","source":"arXiv.org","title":"Sentence Simplification with Memory-Augmented Neural Networks","URL":"http://arxiv.org/abs/1804.07445","author":[{"family":"Vu","given":"Tu"},{"family":"Hu","given":"Baotian"},{"family":"Munkhdalai","given":"Tsendsuren"},{"family":"Yu","given":"Hong"}],"accessed":{"date-parts":[["2020",6,18]]},"issued":{"date-parts":[["2018",4,19]]}}},{"id":180,"uris":["http://zotero.org/users/local/6uvqPQf9/items/B5HECHCQ"],"uri":["http://zotero.org/users/local/6uvqPQf9/items/B5HECHCQ"],"itemData":{"id":180,"type":"paper-conference","container-title":"Proceedings of the Eleventh International Conference on Language Resources and Evaluation (LREC 2018)","event":"LREC 2018","event-place":"Miyazaki, Japan","publisher":"European Language Resources Association (ELRA)","publisher-place":"Miyazaki, Japan","source":"ACLWeb","title":"Text Simplification from Professionally Produced Corpora","URL":"https://www.aclweb.org/anthology/L18-1553","author":[{"family":"Scarton","given":"Carolina"},{"family":"Paetzold","given":"Gustavo"},{"family":"Specia","given":"Lucia"}],"accessed":{"date-parts":[["2020",6,18]]},"issued":{"date-parts":[["2018",5]]}}},{"id":14,"uris":["http://zotero.org/users/local/6uvqPQf9/items/EL57TDU4"],"uri":["http://zotero.org/users/local/6uvqPQf9/items/EL57TDU4"],"itemData":{"id":14,"type":"article-journal","abstract":"Sentence simpliﬁcation is a task that produces a simpliﬁed sentence from any input sentence. Sentence simpliﬁcation systems can be useful tools for people whose ﬁrst language is not English, children, or the elderly to help with understanding. Initial approaches to this task were primarily borrowed from neural machine translation systems with transformations at the sentence level or with architectures based on recurrent neural networks (RNNs). In our project, we implemented the state-ofthe-art transformer architecture built with multi-head attention blocks, integrated it with a paraphrase database, and introduced a novel loss function.","language":"en","page":"11","source":"Zotero","title":"Wikipedia Sentence Simpliﬁcation","author":[{"family":"Wang","given":"Alexander"},{"family":"Kurohara","given":"Ryan"},{"family":"Liang","given":"David"}]}}],"schema":"https://github.com/citation-style-language/schema/raw/master/csl-citation.json"} </w:instrText>
      </w:r>
      <w:r w:rsidR="007D22F2">
        <w:fldChar w:fldCharType="separate"/>
      </w:r>
      <w:r w:rsidR="00517875" w:rsidRPr="00517875">
        <w:rPr>
          <w:szCs w:val="24"/>
        </w:rPr>
        <w:t>[19], [22]–[25], [31], [35], [37], [40], [43], [58]</w:t>
      </w:r>
      <w:r w:rsidR="007D22F2">
        <w:fldChar w:fldCharType="end"/>
      </w:r>
      <w:r w:rsidR="007D22F2">
        <w:t xml:space="preserve">. </w:t>
      </w:r>
    </w:p>
    <w:p w14:paraId="62833F79" w14:textId="19148785" w:rsidR="00311317" w:rsidRPr="00311317" w:rsidRDefault="002A7D06" w:rsidP="00D61374">
      <w:r>
        <w:t>I</w:t>
      </w:r>
      <w:r w:rsidR="007A4C03">
        <w:t xml:space="preserve">n recent years, some research has been performed in determining </w:t>
      </w:r>
      <w:r w:rsidR="00861346">
        <w:t xml:space="preserve">text complexity through </w:t>
      </w:r>
      <w:r w:rsidR="007A4C03">
        <w:t xml:space="preserve">a neural network. </w:t>
      </w:r>
      <w:r w:rsidR="00861346">
        <w:t xml:space="preserve">These </w:t>
      </w:r>
      <w:r w:rsidR="00334CD3">
        <w:t xml:space="preserve">utilize </w:t>
      </w:r>
      <w:r w:rsidR="007A4C03">
        <w:t>Recurrent Neural Network</w:t>
      </w:r>
      <w:r w:rsidR="00861346">
        <w:t>s</w:t>
      </w:r>
      <w:r w:rsidR="007A4C03">
        <w:t xml:space="preserve"> and their ability to cumulatively build up a model of meaning over a body of text </w:t>
      </w:r>
      <w:r w:rsidR="008C28CD">
        <w:t xml:space="preserve"> and then distill the information down to a single metric </w:t>
      </w:r>
      <w:r w:rsidR="007A4C03">
        <w:fldChar w:fldCharType="begin"/>
      </w:r>
      <w:r w:rsidR="00517875">
        <w:instrText xml:space="preserve"> ADDIN ZOTERO_ITEM CSL_CITATION {"citationID":"axaaSnXH","properties":{"formattedCitation":"[64], [65]","plainCitation":"[64], [65]","noteIndex":0},"citationItems":[{"id":35,"uris":["http://zotero.org/users/local/6uvqPQf9/items/6TNQJV5W"],"uri":["http://zotero.org/users/local/6uvqPQf9/items/6TNQJV5W"],"itemData":{"id":35,"type":"article-journal","abstract":"In this paper we present a deep neural network model capable of inducing the rules that identify the syntax complexity of an Italian sentence. Our system, beyond the ability of choosing if a sentence needs of simpliﬁcation, gives a score that represent the conﬁdence of the model during the process of decision making which could be representative of the sentence complexity. Experiments have been carried out on one public corpus created speciﬁcally for the problem of text-simpliﬁcation.","language":"en","page":"8","source":"Zotero","title":"A Sentence based System for Measuring Syntax Complexity using a Recurrent Deep Neural Network","author":[{"family":"Bosco","given":"Giosue Lo"},{"family":"Pilato","given":"Giovanni"},{"family":"Schicchi","given":"Daniele"}],"issued":{"date-parts":[["2018",11]]}}},{"id":144,"uris":["http://zotero.org/users/local/6uvqPQf9/items/PBYJQWBB"],"uri":["http://zotero.org/users/local/6uvqPQf9/items/PBYJQWBB"],"itemData":{"id":144,"type":"paper-conference","abstract":"Text classification is a foundational task in many NLP applications. Traditional text classifiers often rely on many human-designed features, such as dictionaries, knowledge bases and special tree kernels. In contrast to traditional methods, we introduce a recurrent convolutional neural network for text classification without human-designed features. In our model, we apply a recurrent structure to capture contextual information as far as possible when learning word representations, which may introduce considerably less noise compared to traditional window-based neural networks. We also employ a max-pooling layer that automatically judges which words play key roles in text classification to capture the key components in texts. We conduct experiments on four commonly used datasets. The experimental results show that the proposed method outperforms the state-of-the-art methods on several datasets, particularly on document-level datasets.","container-title":"Twenty-Ninth AAAI Conference on Artificial Intelligence","event":"Twenty-Ninth AAAI Conference on Artificial Intelligence","language":"en","source":"www.aaai.org","title":"Recurrent Convolutional Neural Networks for Text Classification","URL":"https://www.aaai.org/ocs/index.php/AAAI/AAAI15/paper/view/9745","author":[{"family":"Lai","given":"Siwei"},{"family":"Xu","given":"Liheng"},{"family":"Liu","given":"Kang"},{"family":"Zhao","given":"Jun"}],"accessed":{"date-parts":[["2020",6,18]]},"issued":{"date-parts":[["2015",2,19]]}}}],"schema":"https://github.com/citation-style-language/schema/raw/master/csl-citation.json"} </w:instrText>
      </w:r>
      <w:r w:rsidR="007A4C03">
        <w:fldChar w:fldCharType="separate"/>
      </w:r>
      <w:r w:rsidR="00517875" w:rsidRPr="00517875">
        <w:t>[64], [65]</w:t>
      </w:r>
      <w:r w:rsidR="007A4C03">
        <w:fldChar w:fldCharType="end"/>
      </w:r>
      <w:r w:rsidR="007A4C03">
        <w:t xml:space="preserve">. Additionally, Lai. </w:t>
      </w:r>
      <w:r w:rsidR="007A4C03">
        <w:fldChar w:fldCharType="begin"/>
      </w:r>
      <w:r w:rsidR="00517875">
        <w:instrText xml:space="preserve"> ADDIN ZOTERO_ITEM CSL_CITATION {"citationID":"iYMoLwsF","properties":{"formattedCitation":"[65]","plainCitation":"[65]","noteIndex":0},"citationItems":[{"id":144,"uris":["http://zotero.org/users/local/6uvqPQf9/items/PBYJQWBB"],"uri":["http://zotero.org/users/local/6uvqPQf9/items/PBYJQWBB"],"itemData":{"id":144,"type":"paper-conference","abstract":"Text classification is a foundational task in many NLP applications. Traditional text classifiers often rely on many human-designed features, such as dictionaries, knowledge bases and special tree kernels. In contrast to traditional methods, we introduce a recurrent convolutional neural network for text classification without human-designed features. In our model, we apply a recurrent structure to capture contextual information as far as possible when learning word representations, which may introduce considerably less noise compared to traditional window-based neural networks. We also employ a max-pooling layer that automatically judges which words play key roles in text classification to capture the key components in texts. We conduct experiments on four commonly used datasets. The experimental results show that the proposed method outperforms the state-of-the-art methods on several datasets, particularly on document-level datasets.","container-title":"Twenty-Ninth AAAI Conference on Artificial Intelligence","event":"Twenty-Ninth AAAI Conference on Artificial Intelligence","language":"en","source":"www.aaai.org","title":"Recurrent Convolutional Neural Networks for Text Classification","URL":"https://www.aaai.org/ocs/index.php/AAAI/AAAI15/paper/view/9745","author":[{"family":"Lai","given":"Siwei"},{"family":"Xu","given":"Liheng"},{"family":"Liu","given":"Kang"},{"family":"Zhao","given":"Jun"}],"accessed":{"date-parts":[["2020",6,18]]},"issued":{"date-parts":[["2015",2,19]]}}}],"schema":"https://github.com/citation-style-language/schema/raw/master/csl-citation.json"} </w:instrText>
      </w:r>
      <w:r w:rsidR="007A4C03">
        <w:fldChar w:fldCharType="separate"/>
      </w:r>
      <w:r w:rsidR="00517875" w:rsidRPr="00517875">
        <w:t>[65]</w:t>
      </w:r>
      <w:r w:rsidR="007A4C03">
        <w:fldChar w:fldCharType="end"/>
      </w:r>
      <w:r w:rsidR="007A4C03">
        <w:t xml:space="preserve"> proposed the use of both convolution and recursion in the neural network to create a</w:t>
      </w:r>
      <w:r w:rsidR="009224A8">
        <w:t>n</w:t>
      </w:r>
      <w:r w:rsidR="007A4C03">
        <w:t xml:space="preserve"> RNN/CNN hybrid that outperforms either system independently</w:t>
      </w:r>
      <w:r w:rsidR="0031002B">
        <w:t xml:space="preserve">, but more research is needed to discover the shortcomings of </w:t>
      </w:r>
      <w:r w:rsidR="00A11768">
        <w:t>either</w:t>
      </w:r>
      <w:r w:rsidR="0031002B">
        <w:t xml:space="preserve"> approach.</w:t>
      </w:r>
    </w:p>
    <w:p w14:paraId="363B001B" w14:textId="79F7A90C" w:rsidR="00C056FA" w:rsidRDefault="005762AA" w:rsidP="00C056FA">
      <w:pPr>
        <w:pStyle w:val="Heading1"/>
      </w:pPr>
      <w:bookmarkStart w:id="11" w:name="_Ref43243460"/>
      <w:r>
        <w:t>Simplification</w:t>
      </w:r>
      <w:r w:rsidR="00C056FA">
        <w:t xml:space="preserve"> Architectures</w:t>
      </w:r>
      <w:bookmarkEnd w:id="11"/>
    </w:p>
    <w:p w14:paraId="2D1D2B1F" w14:textId="2BDB7586" w:rsidR="00F854D3" w:rsidRPr="00F854D3" w:rsidRDefault="007C7B6D" w:rsidP="00F854D3">
      <w:r>
        <w:t xml:space="preserve">Text simplification </w:t>
      </w:r>
      <w:r w:rsidR="00F854D3">
        <w:t>not only improve</w:t>
      </w:r>
      <w:r w:rsidR="002A5278">
        <w:t>s</w:t>
      </w:r>
      <w:r w:rsidR="00B12179">
        <w:t xml:space="preserve"> </w:t>
      </w:r>
      <w:r w:rsidR="00F854D3">
        <w:t xml:space="preserve">the learning potential of lay people in </w:t>
      </w:r>
      <w:r w:rsidR="000A0409">
        <w:t>a</w:t>
      </w:r>
      <w:r w:rsidR="007140E9">
        <w:t xml:space="preserve"> skilled</w:t>
      </w:r>
      <w:r w:rsidR="00CC2DD3">
        <w:t xml:space="preserve"> </w:t>
      </w:r>
      <w:r w:rsidR="00F854D3">
        <w:t>field, but also allow</w:t>
      </w:r>
      <w:r w:rsidR="006547CB">
        <w:t>s</w:t>
      </w:r>
      <w:r w:rsidR="00F854D3">
        <w:t xml:space="preserve"> non-native speakers or disabled persons to more easily communicate with others.</w:t>
      </w:r>
      <w:r>
        <w:t xml:space="preserve"> </w:t>
      </w:r>
      <w:r>
        <w:t xml:space="preserve">Historically, simplification of text </w:t>
      </w:r>
      <w:r w:rsidR="00552295">
        <w:t xml:space="preserve">was </w:t>
      </w:r>
      <w:r>
        <w:t>a largely manual process</w:t>
      </w:r>
      <w:r w:rsidR="00502017">
        <w:t>,</w:t>
      </w:r>
      <w:r>
        <w:t xml:space="preserve"> requiring a highly trained or experienced individual.</w:t>
      </w:r>
      <w:r>
        <w:t xml:space="preserve"> </w:t>
      </w:r>
      <w:r w:rsidR="00F854D3">
        <w:t xml:space="preserve"> To help ease </w:t>
      </w:r>
      <w:r w:rsidR="00B0359B">
        <w:t xml:space="preserve">the </w:t>
      </w:r>
      <w:r>
        <w:t>skilled,</w:t>
      </w:r>
      <w:r w:rsidR="00F854D3">
        <w:t xml:space="preserve"> manual effort of simplification, researche</w:t>
      </w:r>
      <w:r>
        <w:t>r</w:t>
      </w:r>
      <w:r w:rsidR="00F854D3">
        <w:t xml:space="preserve">s </w:t>
      </w:r>
      <w:r w:rsidR="002A5278">
        <w:t>developed several</w:t>
      </w:r>
      <w:r w:rsidR="00B12179">
        <w:t xml:space="preserve"> varieties </w:t>
      </w:r>
      <w:r w:rsidR="007140E9">
        <w:t>of automated</w:t>
      </w:r>
      <w:r w:rsidR="00817BFB">
        <w:t xml:space="preserve"> architectures</w:t>
      </w:r>
      <w:r w:rsidR="00F854D3">
        <w:t xml:space="preserve"> for</w:t>
      </w:r>
      <w:r w:rsidR="002A5278">
        <w:t xml:space="preserve"> text simplification</w:t>
      </w:r>
      <w:r w:rsidR="00F854D3">
        <w:t>.</w:t>
      </w:r>
    </w:p>
    <w:p w14:paraId="0DBFBAB7" w14:textId="7EE03A61" w:rsidR="00191B06" w:rsidRDefault="00ED0091" w:rsidP="005762AA">
      <w:pPr>
        <w:pStyle w:val="Heading2"/>
      </w:pPr>
      <w:bookmarkStart w:id="12" w:name="_Ref43428492"/>
      <w:r>
        <w:t>Rule-based Approaches</w:t>
      </w:r>
      <w:bookmarkEnd w:id="12"/>
    </w:p>
    <w:p w14:paraId="12EB5567" w14:textId="1CF98A47" w:rsidR="00CE2181" w:rsidRDefault="000E1F50" w:rsidP="00CE2181">
      <w:pPr>
        <w:ind w:firstLine="13.50pt"/>
      </w:pPr>
      <w:r>
        <w:t xml:space="preserve">Rule-based simplification, also referred to as tree-based simplification, is the </w:t>
      </w:r>
      <w:r w:rsidR="00C02E5D">
        <w:t>earliest</w:t>
      </w:r>
      <w:r>
        <w:t xml:space="preserve"> automated simplification</w:t>
      </w:r>
      <w:r w:rsidR="00F854D3">
        <w:t xml:space="preserve"> process</w:t>
      </w:r>
      <w:r>
        <w:t>.</w:t>
      </w:r>
      <w:r w:rsidR="00C427D3">
        <w:t xml:space="preserve"> This method was popularized by the PSET model created by Carrol </w:t>
      </w:r>
      <w:r w:rsidR="00C427D3">
        <w:fldChar w:fldCharType="begin"/>
      </w:r>
      <w:r w:rsidR="00C427D3">
        <w:instrText xml:space="preserve"> ADDIN ZOTERO_ITEM CSL_CITATION {"citationID":"WvqaGYds","properties":{"formattedCitation":"[15]","plainCitation":"[15]","noteIndex":0},"citationItems":[{"id":46,"uris":["http://zotero.org/users/local/6uvqPQf9/items/K3ECSSRR"],"uri":["http://zotero.org/users/local/6uvqPQf9/items/K3ECSSRR"],"itemData":{"id":46,"type":"article-journal","language":"en","page":"5","source":"Zotero","title":"Practical Simplification of English Newspaper Text to Assist Aphasic Readers","author":[{"family":"Carroll","given":"John"},{"family":"Minnen","given":"Guido"},{"family":"Canning","given":"Yvonne"},{"family":"Devlin","given":"Siobhan"},{"family":"Tait","given":"John"}],"issued":{"date-parts":[["1998",7]]}}}],"schema":"https://github.com/citation-style-language/schema/raw/master/csl-citation.json"} </w:instrText>
      </w:r>
      <w:r w:rsidR="00C427D3">
        <w:fldChar w:fldCharType="separate"/>
      </w:r>
      <w:r w:rsidR="00C427D3" w:rsidRPr="00C427D3">
        <w:t>[15]</w:t>
      </w:r>
      <w:r w:rsidR="00C427D3">
        <w:fldChar w:fldCharType="end"/>
      </w:r>
      <w:r w:rsidR="00C427D3">
        <w:t xml:space="preserve"> and improved by Canning et al. </w:t>
      </w:r>
      <w:r w:rsidR="00C427D3">
        <w:fldChar w:fldCharType="begin"/>
      </w:r>
      <w:r w:rsidR="00C427D3">
        <w:instrText xml:space="preserve"> ADDIN ZOTERO_ITEM CSL_CITATION {"citationID":"X3JKtFam","properties":{"formattedCitation":"[12], [13], [13], [66]","plainCitation":"[12], [13], [13], [66]","noteIndex":0},"citationItems":[{"id":53,"uris":["http://zotero.org/users/local/6uvqPQf9/items/IP5J8KDW"],"uri":["http://zotero.org/users/local/6uvqPQf9/items/IP5J8KDW"],"itemData":{"id":53,"type":"paper-conference","abstract":"In this paper, we describe the HAPPI (Helping Aphasic People Process Information) project which aims to develop web based systems to help Aphasic people gain access to web based information such as online news stories. It does this by simplifying the language and providing alternative means to help jog users' memories and hence improve their comprehension of the online material.","collection-title":"Assets '06","container-title":"Proceedings of the 8th international ACM SIGACCESS conference on Computers and accessibility","DOI":"10.1145/1168987.1169027","event-place":"Portland, Oregon, USA","ISBN":"978-1-59593-290-7","page":"225–226","publisher":"Association for Computing Machinery","publisher-place":"Portland, Oregon, USA","source":"ACM Digital Library","title":"Helping aphasic people process online information","URL":"https://doi.org/10.1145/1168987.1169027","author":[{"family":"Devlin","given":"Siobhan"},{"family":"Unthank","given":"Gary"}],"accessed":{"date-parts":[["2020",6,15]]},"issued":{"date-parts":[["2006",10,23]]}}},{"id":49,"uris":["http://zotero.org/users/local/6uvqPQf9/items/TZ395DKS"],"uri":["http://zotero.org/users/local/6uvqPQf9/items/TZ395DKS"],"itemData":{"id":49,"type":"thesis","genre":"Ph.D.","language":"eng","note":"Accepted: 2002","publisher":"University of Sunderland","source":"ethos.bl.uk","title":"Syntactic simplification of text","URL":"https://ethos.bl.uk/OrderDetails.do?uin=uk.bl.ethos.369911","author":[{"family":"Canning","given":"Yvonne Margaret"}],"accessed":{"date-parts":[["2020",6,16]]},"issued":{"date-parts":[["2002"]]}}},{"id":49,"uris":["http://zotero.org/users/local/6uvqPQf9/items/TZ395DKS"],"uri":["http://zotero.org/users/local/6uvqPQf9/items/TZ395DKS"],"itemData":{"id":49,"type":"thesis","genre":"Ph.D.","language":"eng","note":"Accepted: 2002","publisher":"University of Sunderland","source":"ethos.bl.uk","title":"Syntactic simplification of text","URL":"https://ethos.bl.uk/OrderDetails.do?uin=uk.bl.ethos.369911","author":[{"family":"Canning","given":"Yvonne Margaret"}],"accessed":{"date-parts":[["2020",6,16]]},"issued":{"date-parts":[["2002"]]}}},{"id":90,"uris":["http://zotero.org/users/local/6uvqPQf9/items/SESBEPLM"],"uri":["http://zotero.org/users/local/6uvqPQf9/items/SESBEPLM"],"itemData":{"id":90,"type":"thesis","genre":"Ph.D.","language":"eng","note":"Accepted: 1999","publisher":"University of Sunderland","source":"ethos.bl.uk","title":"Simplifying natural language for aphasic readers.","URL":"https://ethos.bl.uk/OrderDetails.do?did=1&amp;uin=uk.bl.ethos.300732","author":[{"family":"Devlin","given":"Siobhan Lucy"}],"accessed":{"date-parts":[["2020",6,17]]},"issued":{"date-parts":[["1999"]]}}}],"schema":"https://github.com/citation-style-language/schema/raw/master/csl-citation.json"} </w:instrText>
      </w:r>
      <w:r w:rsidR="00C427D3">
        <w:fldChar w:fldCharType="separate"/>
      </w:r>
      <w:r w:rsidR="00C427D3" w:rsidRPr="00C427D3">
        <w:t>[12], [13], [13], [66]</w:t>
      </w:r>
      <w:r w:rsidR="00C427D3">
        <w:fldChar w:fldCharType="end"/>
      </w:r>
      <w:r w:rsidR="00C427D3">
        <w:t xml:space="preserve"> in subsequent years. This method continues to be popular </w:t>
      </w:r>
      <w:r w:rsidR="00C427D3">
        <w:fldChar w:fldCharType="begin"/>
      </w:r>
      <w:r w:rsidR="00C427D3">
        <w:instrText xml:space="preserve"> ADDIN ZOTERO_ITEM CSL_CITATION {"citationID":"IWYHsmR3","properties":{"formattedCitation":"[3], [7], [7], [9], [10], [39], [50]\\uc0\\u8211{}[53], [67]\\uc0\\u8211{}[71]","plainCitation":"[3], [7], [7], [9], [10], [39], [50]–[53], [67]–[71]","noteIndex":0},"citationItems":[{"id":42,"uris":["http://zotero.org/users/local/6uvqPQf9/items/3XXYLNWZ"],"uri":["http://zotero.org/users/local/6uvqPQf9/items/3XXYLNWZ"],"itemData":{"id":42,"type":"article-journal","abstract":"Syntactic simplification is the process of reducing the grammatical complexity of a text, while retaining its information content and meaning. The aim of syntactic simplification is to make text easier to comprehend for human readers, or process by programs. In this paper, we formalise the interactions that take place between syntax and discourse during the simplification process. This is important because the usefulness of syntactic simplification in making a text accessible to a wider audience can be undermined if the rewritten text lacks cohesion. We describe how various generation issues like sentence ordering, cue-word selection, referring-expression generation, determiner choice and pronominal use can be resolved so as to preserve conjunctive and anaphoric cohesive relations during syntactic simplification and present the results of an evaluation of our syntactic simplification system.","container-title":"Research on Language and Computation","DOI":"10.1007/s11168-006-9011-1","ISSN":"1572-8706","issue":"1","journalAbbreviation":"Res Lang Comput","language":"en","page":"77-109","source":"Springer Link","title":"Syntactic Simplification and Text Cohesion","volume":"4","author":[{"family":"Siddharthan","given":"Advaith"}],"issued":{"date-parts":[["2006",6,1]]}}},{"id":40,"uris":["http://zotero.org/users/local/6uvqPQf9/items/27IN9IPP"],"uri":["http://zotero.org/users/local/6uvqPQf9/items/27IN9IPP"],"itemData":{"id":40,"type":"paper-conference","abstract":"Long and complicated sentences prove to be a stumbling block for current systems relying on NL input. These systems stand to gain from methods that syntactically simplify such sentences. To simplify a sentence, we need an idea of the structure of the sentence, to identify the components to be separated out. Obviously a parser could be used to obtain the complete structure of the sentence. However, full parsing is slow and prone to failure, especially on complex sentences. In this paper, we consider two alternatives to full parsing which could be used for simplification. The first approach uses a Finite State Grammar (FSG) to produce noun and verb groups while the second uses a Supertagging model to produce dependency linkages. We discuss the impact of these two input representations on the simplification process.","collection-title":"COLING '96","container-title":"Proceedings of the 16th conference on Computational linguistics - Volume 2","DOI":"10.3115/993268.993361","event-place":"Copenhagen, Denmark","page":"1041–1044","publisher":"Association for Computational Linguistics","publisher-place":"Copenhagen, Denmark","source":"ACM Digital Library","title":"Motivations and methods for text simplification","URL":"https://doi.org/10.3115/993268.993361","author":[{"family":"Chandrasekar","given":"R."},{"family":"Doran","given":"Christine"},{"family":"Srinivas","given":"B."}],"accessed":{"date-parts":[["2020",6,15]]},"issued":{"date-parts":[["1996",8,5]]}}},{"id":40,"uris":["http://zotero.org/users/local/6uvqPQf9/items/27IN9IPP"],"uri":["http://zotero.org/users/local/6uvqPQf9/items/27IN9IPP"],"itemData":{"id":40,"type":"paper-conference","abstract":"Long and complicated sentences prove to be a stumbling block for current systems relying on NL input. These systems stand to gain from methods that syntactically simplify such sentences. To simplify a sentence, we need an idea of the structure of the sentence, to identify the components to be separated out. Obviously a parser could be used to obtain the complete structure of the sentence. However, full parsing is slow and prone to failure, especially on complex sentences. In this paper, we consider two alternatives to full parsing which could be used for simplification. The first approach uses a Finite State Grammar (FSG) to produce noun and verb groups while the second uses a Supertagging model to produce dependency linkages. We discuss the impact of these two input representations on the simplification process.","collection-title":"COLING '96","container-title":"Proceedings of the 16th conference on Computational linguistics - Volume 2","DOI":"10.3115/993268.993361","event-place":"Copenhagen, Denmark","page":"1041–1044","publisher":"Association for Computational Linguistics","publisher-place":"Copenhagen, Denmark","source":"ACM Digital Library","title":"Motivations and methods for text simplification","URL":"https://doi.org/10.3115/993268.993361","author":[{"family":"Chandrasekar","given":"R."},{"family":"Doran","given":"Christine"},{"family":"Srinivas","given":"B."}],"accessed":{"date-parts":[["2020",6,15]]},"issued":{"date-parts":[["1996",8,5]]}}},{"id":57,"uris":["http://zotero.org/users/local/6uvqPQf9/items/Z44YQZPX"],"uri":["http://zotero.org/users/local/6uvqPQf9/items/Z44YQZPX"],"itemData":{"id":57,"type":"paper-conference","abstract":"Most NLG systems generate texts for readers with good reading ability, but SkillSum adapts its output for readers with poor literacy. Evaluation with lowskilled readers confirms that SkillSum's knowledge-based microplanning choices enhance readability. We also discuss future readability improvements.","event":"Proceeding of the 10th European Workshop on Natural Language Generation","event-place":"Aberdeen, UK","note":"number-of-pages: 8","publisher-place":"Aberdeen, UK","source":"oro.open.ac.uk","title":"Generating readable texts for readers with low basic skills","URL":"http://www.ling.helsinki.fi/~gwilcock/ENLG-05/","author":[{"family":"Williams","given":"Sandra"},{"family":"Reiter","given":"Ehud"}],"accessed":{"date-parts":[["2020",6,16]]},"issued":{"date-parts":[["2005"]]}}},{"id":51,"uris":["http://zotero.org/users/local/6uvqPQf9/items/RHXNFWC7"],"uri":["http://zotero.org/users/local/6uvqPQf9/items/RHXNFWC7"],"itemData":{"id":51,"type":"paper-conference","abstract":"This paper describes our ongoing research project on text simplification for congenitally deaf people. Text simplification we are aiming at is the task of offering a deaf reader a syntactic and lexical paraphrase of a given text for assisting her/him to understand what it means. In this paper, we discuss the issues we should address to realize text simplification and report on the present results in three different aspects of this task: readability assessment, paraphrase representation and post-transfer error detection.","collection-title":"PARAPHRASE '03","container-title":"Proceedings of the second international workshop on Paraphrasing - Volume 16","DOI":"10.3115/1118984.1118986","event-place":"Sapporo, Japan","page":"9–16","publisher":"Association for Computational Linguistics","publisher-place":"Sapporo, Japan","source":"ACM Digital Library","title":"Text simplification for reading assistance: a project note","title-short":"Text simplification for reading assistance","URL":"https://doi.org/10.3115/1118984.1118986","author":[{"family":"Inui","given":"Kentaro"},{"family":"Fujita","given":"Atsushi"},{"family":"Takahashi","given":"Tetsuro"},{"family":"Iida","given":"Ryu"},{"family":"Iwakura","given":"Tomoya"}],"accessed":{"date-parts":[["2020",6,15]]},"issued":{"date-parts":[["2003",7,11]]}}},{"id":226,"uris":["http://zotero.org/users/local/6uvqPQf9/items/WKW3NJIQ"],"uri":["http://zotero.org/users/local/6uvqPQf9/items/WKW3NJIQ"],"itemData":{"id":226,"type":"paper-conference","abstract":"The goal in this paper is to automatically transform text into a simpler text, so that it is easier to understand by children. We perform syntactic simplification, i.e. the splitting of sentences, and lexical simplification, i.e. replacing difficult words with easier synonyms. We test the performance of this approach for each component separately on a per sentence basis, and globally with the automatic construction of simplified news articles and encyclopedia articles. By including information from a language model in the lexical simplification step, we obtain better results over a baseline method. The syntactic simplification shows that some phenomena are hard to recognize by a parser, and that errors are often introduced. Although the reading difficulty goes down, it still doesn’t reach the required level needed for young children.","container-title":"Prroceedings of the SIGIR workshop on accessible search systems","event":"SIGIR workshop on accessible search systems, Date: 2010/07/23 - 2010/07/23, Location: Geneva","language":"eng","page":"19-26","publisher":"ACM; New York","source":"lirias.kuleuven.be","title":"Text simplification for children","URL":"https://lirias.kuleuven.be/1655494","author":[{"family":"De Belder","given":"Jan"},{"family":"Moens","given":"Marie-Francine"}],"accessed":{"date-parts":[["2020",6,18]]},"issued":{"date-parts":[["2010",1]]}}},{"id":258,"uris":["http://zotero.org/users/local/6uvqPQf9/items/CRARPZ78"],"uri":["http://zotero.org/users/local/6uvqPQf9/items/CRARPZ78"],"itemData":{"id":258,"type":"article-journal","abstract":"BioSimplify is an open source tool written in Java that introduces and facilitates the use of a novel model for sentence simplification tuned for automatic discourse analysis and information extraction (as opposed to sentence simplification for improving human readability). The model is based on a “shot-gun” approach that produces many different (simpler) versions of the original sentence by combining variants of its constituent elements. This tool is optimized for processing biomedical scientific literature such as the abstracts indexed in PubMed. We tested our tool on its impact to the task of PPI extraction and it improved the f-score of the PPI tool by around 7%, with an improvement in recall of around 20%. The BioSimplify tool and test corpus can be downloaded from https://biosimplify.sourceforge.net","container-title":"AMIA Annual Symposium Proceedings","ISSN":"1942-597X","journalAbbreviation":"AMIA Annu Symp Proc","note":"PMID: 21346999\nPMCID: PMC3041388","page":"351-355","source":"PubMed Central","title":"BioSimplify: an open source sentence simplification engine to improve recall in automatic biomedical information extraction","title-short":"BioSimplify","volume":"2010","author":[{"family":"Jonnalagadda","given":"Siddhartha"},{"family":"Gonzalez","given":"Graciela"}],"issued":{"date-parts":[["2010"]]}}},{"id":111,"uris":["http://zotero.org/users/local/6uvqPQf9/items/IXVMMDWS"],"uri":["http://zotero.org/users/local/6uvqPQf9/items/IXVMMDWS"],"itemData":{"id":111,"type":"paper-conference","abstract":"DiVA portal is a finding tool for research publications and student theses written at the following 49 universities and research institutions.","event":"Scandinavian Conference on Health Informatics 2013, Copenhagen, Denmark, August 20, 2013","language":"eng","page":"55-59","publisher":"Linköping University Electronic Press","source":"www.diva-portal.org","title":"Professional Language in Swedish Radiology Reports – Characterization for Patient-Adapted Text Simplification","URL":"http://urn.kb.se/resolve?urn=urn:nbn:se:su:diva-95622","author":[{"family":"Kvist","given":"Maria"},{"family":"Velupillai","given":"Sumithra"}],"accessed":{"date-parts":[["2020",6,17]]},"issued":{"date-parts":[["2013"]]}}},{"id":114,"uris":["http://zotero.org/users/local/6uvqPQf9/items/S5U8M7C7"],"uri":["http://zotero.org/users/local/6uvqPQf9/items/S5U8M7C7"],"itemData":{"id":114,"type":"article-journal","abstract":"Due to the fact that emergency situations can lead to substantial losses, both financial and in terms of human lives, it is essential that texts used in a crisis situation be clearly understandable. This thesis is concerned with the study of the complexity of the crisis management sub-language and with methods to produce new, clear texts and to rewrite pre-existing crisis management documents which are too complex to be understood. By doing this, this interdisciplinary study makes several contributions to the crisis management field. First, it contributes to the knowledge of the complexity of the texts used in the domain, by analysing the presence of a set of written language complexity issues derived from the psycholinguistic literature in a novel corpus of crisis management documents. Second, since the text complexity analysis shows that crisis management documents indeed exhibit high numbers of text complexity issues, the thesis adapts to the English language controlled language writing guidelines which, when applied to the crisis management language, reduce its complexity and ambiguity, leading to clear text documents. Third, since low quality of communication can have fatal consequences in emergency situations, the proposed controlled language guidelines and a set of texts which were re-written according to them are evaluated from multiple points of view. In order to achieve that, the thesis both applies existing evaluation approaches and develops new methods which are more appropriate for the task. These are used in two evaluation experiments – evaluation on extrinsic tasks and evaluation of users’ acceptability. The evaluations on extrinsic tasks (evaluating the impact of the controlled language on text complexity, reading comprehension under stress, manual translation, and machine translation tasks) Text Complexity and Text Simplification in the Crisis Management domain 4 show a positive impact of the controlled language on simplified documents and thus ensure the quality of the resource. The evaluation of users’ acceptability contributes additional findings about manual simplification and helps to determine directions for future implementation. The thesis also gives insight into reading comprehension, machine translation, and cross-language adaptability, and provides original contributions to machine translation, controlled languages, and natural language generation evaluation techniques, which make it valuable for several scientific fields, including Linguistics, Psycholinguistics, and a number of different sub-fields of NLP.","language":"en","note":"Accepted: 2013-08-07T12:24:11Z\npublisher: University of Wolverhampton","source":"wlv.openrepository.com","title":"TEXT COMPLEXITY AND TEXT SIMPLIFICATION","URL":"https://wlv.openrepository.com/handle/2436/297482","author":[{"family":"Temnikova","given":"Irina"}],"accessed":{"date-parts":[["2020",6,17]]},"issued":{"date-parts":[["2012",4]]}}},{"id":119,"uris":["http://zotero.org/users/local/6uvqPQf9/items/RXHLFH8U"],"uri":["http://zotero.org/users/local/6uvqPQf9/items/RXHLFH8U"],"itemData":{"id":119,"type":"paper-conference","abstract":"Text can often be complex and difficult to read, especially for people with cognitive impairments or low literacy skills. Text simplification is a process that reduces the complexity of both wording and structure in a sentence, while retaining its meaning. However, this is currently a challenging task for machines, and thus, providing effective on-demand text simplification to those who need it remains an unsolved problem. Even evaluating the simplicity of text remains a challenging problem for both computers, which cannot understand the meaning of text, and humans, who often struggle to agree on what constitutes a good simplification. This paper focuses on the evaluation of English text simplification using the crowd. We show that leveraging crowds can result in a collective decision that is accurate and converges to a consensus rating. Our results from 2,500 crowd annotations show that the crowd can effectively rate levels of simplicity. This may allow simplification systems and system builders to get better feedback about how well content is being simplified, as compared to standard measures which classify content into 'simplified' or 'not simplified' categories. Our study provides evidence that the crowd could be used to evaluate English text simplification, as well as to create simplified text in future work.","collection-title":"W4A '15","container-title":"Proceedings of the 12th Web for All Conference","DOI":"10.1145/2745555.2746658","event-place":"Florence, Italy","ISBN":"978-1-4503-3342-9","page":"1–9","publisher":"Association for Computing Machinery","publisher-place":"Florence, Italy","source":"ACM Digital Library","title":"Measuring text simplification with the crowd","URL":"https://doi.org/10.1145/2745555.2746658","author":[{"family":"Lasecki","given":"Walter S."},{"family":"Rello","given":"Luz"},{"family":"Bigham","given":"Jeffrey P."}],"accessed":{"date-parts":[["2020",6,17]]},"issued":{"date-parts":[["2015",5,18]]}}},{"id":109,"uris":["http://zotero.org/users/local/6uvqPQf9/items/Q532TY6Z"],"uri":["http://zotero.org/users/local/6uvqPQf9/items/Q532TY6Z"],"itemData":{"id":109,"type":"paper-conference","abstract":"This paper addresses the problem of automatic text simplification. Automatic text simplifications aims at reducing the reading difficulty for people with cognitive disability, among other target groups. We describe an automatic text simplification system for Spanish which combines a rule based core module with a statistical support module that controls the application of rules in the wrong contexts. Our system is integrated in a service architecture which includes a web service and mobile applications.","collection-title":"SLPAT '12","container-title":"Proceedings of the Third Workshop on Speech and Language Processing for Assistive Technologies","event-place":"Montreal, Canada","page":"75–84","publisher":"Association for Computational Linguistics","publisher-place":"Montreal, Canada","source":"ACM Digital Library","title":"A hybrid system for Spanish text simplification","author":[{"family":"Bott","given":"Stefan"},{"family":"Saggion","given":"Horacio"},{"family":"Figueroa","given":"David"}],"accessed":{"date-parts":[["2020",6,17]]},"issued":{"date-parts":[["2012",6,7]]}}},{"id":213,"uris":["http://zotero.org/users/local/6uvqPQf9/items/2G546IIA"],"uri":["http://zotero.org/users/local/6uvqPQf9/items/2G546IIA"],"itemData":{"id":213,"type":"paper-conference","abstract":"Our submission to the CoNLL-2008 shared task (Surdeanu et al., 2008) focused on applying a novel method for semantic role labeling to the shared task. Our system first simplifies each sentence to be labeled using a set of hand-constructed rules; the weights of the system are trained on semantic role labeling data to generate simplifications which are as useful as possible for semantic role labeling. Our system is only a semantic role labeling system, and thus did not receive a score for Syntactic Dependencies (or, by extension, a score for the complete problem). Unlike most systems in the shared task, our system took constituency parses as input. On the sub-task of semantic dependencies, our system obtained an F1 score of 76.17, the highest in the open task. In this paper we give a high-level overview of the sentence simplification system, and discuss and analyze the modifications to this system required for the CoNLL-2008 shared task.","collection-title":"CoNLL '08","container-title":"Proceedings of the Twelfth Conference on Computational Natural Language Learning","event-place":"Manchester, United Kingdom","ISBN":"978-1-905593-48-4","page":"268–272","publisher":"Association for Computational Linguistics","publisher-place":"Manchester, United Kingdom","source":"ACM Digital Library","title":"Applying sentence simplification to the CoNLL-2008 shared task","author":[{"family":"Vickrey","given":"David"},{"family":"Koller","given":"Daphne"}],"accessed":{"date-parts":[["2020",6,17]]},"issued":{"date-parts":[["2008",8,16]]}}},{"id":117,"uris":["http://zotero.org/users/local/6uvqPQf9/items/95AMQJAL"],"uri":["http://zotero.org/users/local/6uvqPQf9/items/95AMQJAL"],"itemData":{"id":117,"type":"paper-conference","container-title":"Proceedings of the 3rd Workshop on Predicting and Improving Text Readability for Target Reader Populations (PITR)","DOI":"10.3115/v1/W14-1207","event-place":"Gothenburg, Sweden","page":"57–65","publisher":"Association for Computational Linguistics","publisher-place":"Gothenburg, Sweden","source":"ACLWeb","title":"Medical text simplification using synonym replacement: Adapting assessment of word difficulty to a compounding language","title-short":"Medical text simplification using synonym replacement","URL":"https://www.aclweb.org/anthology/W14-1207","author":[{"family":"Abrahamsson","given":"Emil"},{"family":"Forni","given":"Timothy"},{"family":"Skeppstedt","given":"Maria"},{"family":"Kvist","given":"Maria"}],"accessed":{"date-parts":[["2020",6,17]]},"issued":{"date-parts":[["2014",4]]}}},{"id":107,"uris":["http://zotero.org/users/local/6uvqPQf9/items/WTLQPBDH"],"uri":["http://zotero.org/users/local/6uvqPQf9/items/WTLQPBDH"],"itemData":{"id":107,"type":"paper-conference","container-title":"Proceedings of the Fourth Workshop on Innovative Use of NLP for Building Educational Applications","event-place":"Boulder, Colorado","page":"34–42","publisher":"Association for Computational Linguistics","publisher-place":"Boulder, Colorado","source":"ACLWeb","title":"Supporting the Adaptation of Texts for Poor Literacy Readers: a Text Simplification Editor for Brazilian Portuguese","title-short":"Supporting the Adaptation of Texts for Poor Literacy Readers","URL":"https://www.aclweb.org/anthology/W09-2105","author":[{"family":"Candido","given":"Arnaldo"},{"family":"Maziero","given":"Erick"},{"family":"Specia","given":"Lucia"},{"family":"Gasperin","given":"Caroline"},{"family":"Pardo","given":"Thiago"},{"family":"Aluisio","given":"Sandra"}],"accessed":{"date-parts":[["2020",6,17]]},"issued":{"date-parts":[["2009",6]]}}},{"id":101,"uris":["http://zotero.org/users/local/6uvqPQf9/items/QYXHRLVZ"],"uri":["http://zotero.org/users/local/6uvqPQf9/items/QYXHRLVZ"],"itemData":{"id":101,"type":"article-journal","abstract":"Background: Adequate health literacy is important for people to maintain good health and manage diseases and injuries. Educational text, either retrieved from the Internet or provided by a doctor&amp;#8217;s office, is a popular method to communicate health-related information. Unfortunately, it is difficult to write text that is easy to understand, and existing approaches, mostly the application of readability formulas, have not convincingly been shown to reduce the difficulty of text. Objective: To develop an evidence-based writer support tool to improve perceived and actual text difficulty. To this end, we are developing and testing algorithms that automatically identify difficult sections in text and provide appropriate, easier alternatives; algorithms that effectively reduce text difficulty will be included in the support tool. This work describes the user evaluation with an independent writer of an automated simplification algorithm using term familiarity. Methods: Term familiarity indicates how easy words are for readers and is estimated using term frequencies in the Google Web Corpus. Unfamiliar words are algorithmically identified and tagged for potential replacement. Easier alternatives consisting of synonyms, hypernyms, definitions, and semantic types are extracted from WordNet, the Unified Medical Language System (UMLS), and Wiktionary and ranked for a writer to choose from to simplify the text. We conducted a controlled user study with a representative writer who used our simplification algorithm to simplify texts. We tested the impact with representative consumers. The key independent variable of our study is lexical simplification, and we measured its effect on both perceived and actual text difficulty. Participants were recruited from Amazon&amp;#8217;s Mechanical Turk website. Perceived difficulty was measured with 1 metric, a 5-point Likert scale. Actual difficulty was measured with 3 metrics: 5 multiple-choice questions alongside each text to measure understanding, 7 multiple-choice questions without the text for learning, and 2 free recall questions for information retention. Results: Ninety-nine participants completed the study. We found strong beneficial effects on both perceived and actual difficulty. After simplification, the text was perceived as simpler ( P &amp;#60;.001) with simplified text scoring 2.3 and original text 3.2 on the 5-point Likert scale (score 1: easiest). It also led to better understanding of the text ( P &amp;#60;.001) with 11% more correct answers with simplified text (63% correct) compared to the original (52% correct). There was more learning with 18% more correct answers after reading simplified text compared to 9% more correct answers after reading the original text ( P =.003). There was no significant effect on free recall. Conclusions: Term familiarity is a valuable feature in simplifying text. Although the topic of the text influences the effect size, the results were convincing and consistent.  [J Med Internet Res 2013;15(7):e144]","container-title":"Journal of Medical Internet Research","DOI":"10.2196/jmir.2569","issue":"7","language":"en","note":"Company: Journal of Medical Internet Research\nDistributor: Journal of Medical Internet Research\nInstitution: Journal of Medical Internet Research\nLabel: Journal of Medical Internet Research\npublisher: JMIR Publications Inc., Toronto, Canada","page":"e144","source":"www.jmir.org","title":"User Evaluation of the Effects of a Text Simplification Algorithm Using Term Familiarity on Perception, Understanding, Learning, and Information Retention","volume":"15","author":[{"family":"Leroy","given":"Gondy"},{"family":"Endicott","given":"James E."},{"family":"Kauchak","given":"David"},{"family":"Mouradi","given":"Obay"},{"family":"Just","given":"Melissa"}],"issued":{"date-parts":[["2013"]]}}}],"schema":"https://github.com/citation-style-language/schema/raw/master/csl-citation.json"} </w:instrText>
      </w:r>
      <w:r w:rsidR="00C427D3">
        <w:fldChar w:fldCharType="separate"/>
      </w:r>
      <w:r w:rsidR="00C427D3" w:rsidRPr="00C427D3">
        <w:rPr>
          <w:szCs w:val="24"/>
        </w:rPr>
        <w:t>[3], [7], [7], [9], [10], [39], [50]–[53], [67]–[71]</w:t>
      </w:r>
      <w:r w:rsidR="00C427D3">
        <w:fldChar w:fldCharType="end"/>
      </w:r>
      <w:r w:rsidR="00C427D3">
        <w:t xml:space="preserve"> because of its high performance, adaptability to any domain, and transparency of creation when compared to Statistical Machine Translation</w:t>
      </w:r>
      <w:r w:rsidR="00C02E5D">
        <w:t xml:space="preserve"> and Neural Network</w:t>
      </w:r>
      <w:r w:rsidR="00732B97">
        <w:t xml:space="preserve"> simplification</w:t>
      </w:r>
      <w:r w:rsidR="00C427D3">
        <w:t xml:space="preserve"> as discussed in the following two sections. </w:t>
      </w:r>
      <w:r w:rsidR="00385759">
        <w:t>This method’s</w:t>
      </w:r>
      <w:r w:rsidR="00DF7668">
        <w:t xml:space="preserve"> main drawback is its highly intensive creation process and tuning</w:t>
      </w:r>
      <w:r w:rsidR="00FF6C2C">
        <w:t xml:space="preserve"> requiring </w:t>
      </w:r>
      <w:r w:rsidR="00FF6C2C">
        <w:t xml:space="preserve">extensive rules for any potential </w:t>
      </w:r>
      <w:r w:rsidR="00FF6C2C">
        <w:t xml:space="preserve">lexical or syntactical </w:t>
      </w:r>
      <w:r w:rsidR="00B42DEB">
        <w:t>simplification</w:t>
      </w:r>
      <w:r w:rsidR="00FF6C2C">
        <w:t xml:space="preserve"> requirement</w:t>
      </w:r>
      <w:r w:rsidR="00FF6C2C">
        <w:t xml:space="preserve"> spanning </w:t>
      </w:r>
      <w:r w:rsidR="00FF6C2C">
        <w:t xml:space="preserve">any </w:t>
      </w:r>
      <w:r w:rsidR="00FF6C2C">
        <w:t>part of speech, tense, sentence ordering</w:t>
      </w:r>
      <w:r w:rsidR="00FF6C2C">
        <w:t>, and more</w:t>
      </w:r>
      <w:r w:rsidR="00A55A4F">
        <w:t>.</w:t>
      </w:r>
      <w:r w:rsidR="00385759">
        <w:t xml:space="preserve"> </w:t>
      </w:r>
      <w:r w:rsidR="00A55A4F">
        <w:t xml:space="preserve">Additionally, this model is </w:t>
      </w:r>
      <w:r w:rsidR="00385759">
        <w:t xml:space="preserve">limited </w:t>
      </w:r>
      <w:r w:rsidR="00A55A4F">
        <w:t xml:space="preserve">in </w:t>
      </w:r>
      <w:r w:rsidR="00385759">
        <w:t xml:space="preserve">application to the text language </w:t>
      </w:r>
      <w:r w:rsidR="005500F9">
        <w:t>and subject matter</w:t>
      </w:r>
      <w:r w:rsidR="00385759">
        <w:t xml:space="preserve"> that i</w:t>
      </w:r>
      <w:r w:rsidR="0067615F">
        <w:t>t</w:t>
      </w:r>
      <w:r w:rsidR="00385759">
        <w:t xml:space="preserve"> was intentionally designed for</w:t>
      </w:r>
      <w:r w:rsidR="00DF7668">
        <w:t>.</w:t>
      </w:r>
    </w:p>
    <w:p w14:paraId="5203E5B2" w14:textId="489DDD5C" w:rsidR="008B18DE" w:rsidRDefault="00DF7668" w:rsidP="00F976AC">
      <w:pPr>
        <w:ind w:firstLine="13.50pt"/>
      </w:pPr>
      <w:r>
        <w:t>A more modern approach to this task involve</w:t>
      </w:r>
      <w:r w:rsidR="00917127">
        <w:t xml:space="preserve">s a list of known word substitutions </w:t>
      </w:r>
      <w:r w:rsidR="007B1D82">
        <w:t xml:space="preserve">in conjunction with </w:t>
      </w:r>
      <w:r w:rsidR="00917127">
        <w:t>an automated complexity algorithm such as Flesch-Kincaid, BLEU, or SARI</w:t>
      </w:r>
      <w:r w:rsidR="005C0E0C">
        <w:t xml:space="preserve">. This approach </w:t>
      </w:r>
      <w:proofErr w:type="gramStart"/>
      <w:r w:rsidR="005C0E0C">
        <w:t>minimize</w:t>
      </w:r>
      <w:proofErr w:type="gramEnd"/>
      <w:r w:rsidR="005C0E0C">
        <w:t xml:space="preserve"> the complexity metric or metrics while cycling through potential substitutions</w:t>
      </w:r>
      <w:r w:rsidR="00917127">
        <w:t xml:space="preserve">. These word substitutions most commonly come from the paraphrase database (PPDB) </w:t>
      </w:r>
      <w:r w:rsidR="00917127">
        <w:fldChar w:fldCharType="begin"/>
      </w:r>
      <w:r w:rsidR="00917127">
        <w:instrText xml:space="preserve"> ADDIN ZOTERO_ITEM CSL_CITATION {"citationID":"4xGrOK8F","properties":{"formattedCitation":"[19], [23], [31]","plainCitation":"[19], [23], [31]","noteIndex":0},"citationItems":[{"id":98,"uris":["http://zotero.org/users/local/6uvqPQf9/items/7F47WAZ9"],"uri":["http://zotero.org/users/local/6uvqPQf9/items/7F47WAZ9"],"itemData":{"id":98,"type":"article-journal","abstract":"Most recent sentence simplification systems use basic machine translation models                     to learn lexical and syntactic paraphrases from a manually simplified parallel                     corpus. These methods are limited by the quality and quantity of manually                     simplified corpora, which are expensive to build. In this paper, we conduct an                     in-depth adaptation of statistical machine translation to perform text                     simplification, taking advantage of large-scale paraphrases learned from                     bilingual texts and a small amount of manual simplifications with multiple                     references. Our work is the first to design automatic metrics that are effective                     for tuning and evaluating simplification systems, which will facilitate                     iterative development for this task.","container-title":"Transactions of the Association for Computational Linguistics","DOI":"10.1162/tacl_a_00107","note":"publisher: MIT Press","page":"401-415","source":"MIT Press Journals","title":"Optimizing Statistical Machine Translation for Text Simplification","volume":"4","author":[{"family":"Xu","given":"Wei"},{"family":"Napoles","given":"Courtney"},{"family":"Pavlick","given":"Ellie"},{"family":"Chen","given":"Quanze"},{"family":"Callison-Burch","given":"Chris"}],"issued":{"date-parts":[["2016",12,1]]}}},{"id":217,"uris":["http://zotero.org/users/local/6uvqPQf9/items/FL4I2LPW"],"uri":["http://zotero.org/users/local/6uvqPQf9/items/FL4I2LPW"],"itemData":{"id":217,"type":"article-journal","abstract":"Sentence simplification aims to reduce the complexity of a sentence while retaining its original meaning. Current models for sentence simplification adopted ideas from ma- chine translation studies and implicitly learned simplification mapping rules from normal- simple sentence pairs. In this paper, we explore a novel model based on a multi-layer and multi-head attention architecture and we pro- pose two innovative approaches to integrate the Simple PPDB (A Paraphrase Database for Simplification), an external paraphrase knowledge base for simplification that covers a wide range of real-world simplification rules. The experiments show that the integration provides two major benefits: (1) the integrated model outperforms multiple state- of-the-art baseline models for sentence simplification in the literature (2) through analysis of the rule utilization, the model seeks to select more accurate simplification rules. The code and models used in the paper are available at https://github.com/ Sanqiang/text_simplification.","container-title":"arXiv:1810.11193 [cs]","note":"arXiv: 1810.11193","source":"arXiv.org","title":"Integrating Transformer and Paraphrase Rules for Sentence Simplification","URL":"http://arxiv.org/abs/1810.11193","author":[{"family":"Zhao","given":"Sanqiang"},{"family":"Meng","given":"Rui"},{"family":"He","given":"Daqing"},{"family":"Andi","given":"Saptono"},{"family":"Bambang","given":"Parmanto"}],"accessed":{"date-parts":[["2020",6,18]]},"issued":{"date-parts":[["2018",10,26]]}}},{"id":208,"uris":["http://zotero.org/users/local/6uvqPQf9/items/TWXSZFWI"],"uri":["http://zotero.org/users/local/6uvqPQf9/items/TWXSZFWI"],"itemData":{"id":208,"type":"paper-conference","abstract":"We present the first attempt at using sequence to sequence neural networks to model text simplification (TS). Unlike the previously proposed automated TS systems, our neural text simplification (NTS) systems are able to simultaneously perform lexical simplification and content reduction. An extensive human evaluation of the output has shown that NTS systems achieve almost perfect grammaticality and meaning preservation of output sentences and higher level of simplification than the state-of-the-art automated TS systems","container-title":"Proceedings of the 55th Annual Meeting of the Association for Computational Linguistics (Volume 2: Short Papers)","DOI":"10.18653/v1/P17-2014","event":"ACL 2017","event-place":"Vancouver, Canada","page":"85–91","publisher":"Association for Computational Linguistics","publisher-place":"Vancouver, Canada","source":"ACLWeb","title":"Exploring Neural Text Simplification Models","URL":"https://www.aclweb.org/anthology/P17-2014","author":[{"family":"Nisioi","given":"Sergiu"},{"family":"Štajner","given":"Sanja"},{"family":"Ponzetto","given":"Simone Paolo"},{"family":"Dinu","given":"Liviu P."}],"accessed":{"date-parts":[["2020",6,18]]},"issued":{"date-parts":[["2017",7]]}}}],"schema":"https://github.com/citation-style-language/schema/raw/master/csl-citation.json"} </w:instrText>
      </w:r>
      <w:r w:rsidR="00917127">
        <w:fldChar w:fldCharType="separate"/>
      </w:r>
      <w:r w:rsidR="00917127" w:rsidRPr="00917127">
        <w:t>[19], [23], [31]</w:t>
      </w:r>
      <w:r w:rsidR="00917127">
        <w:fldChar w:fldCharType="end"/>
      </w:r>
      <w:r w:rsidR="00917127">
        <w:t xml:space="preserve">, a global pairing of source text with others of similar meaning, or WordNet </w:t>
      </w:r>
      <w:r w:rsidR="00917127">
        <w:fldChar w:fldCharType="begin"/>
      </w:r>
      <w:r w:rsidR="00917127">
        <w:instrText xml:space="preserve"> ADDIN ZOTERO_ITEM CSL_CITATION {"citationID":"vnHTOn4J","properties":{"formattedCitation":"[39]","plainCitation":"[39]","noteIndex":0},"citationItems":[{"id":226,"uris":["http://zotero.org/users/local/6uvqPQf9/items/WKW3NJIQ"],"uri":["http://zotero.org/users/local/6uvqPQf9/items/WKW3NJIQ"],"itemData":{"id":226,"type":"paper-conference","abstract":"The goal in this paper is to automatically transform text into a simpler text, so that it is easier to understand by children. We perform syntactic simplification, i.e. the splitting of sentences, and lexical simplification, i.e. replacing difficult words with easier synonyms. We test the performance of this approach for each component separately on a per sentence basis, and globally with the automatic construction of simplified news articles and encyclopedia articles. By including information from a language model in the lexical simplification step, we obtain better results over a baseline method. The syntactic simplification shows that some phenomena are hard to recognize by a parser, and that errors are often introduced. Although the reading difficulty goes down, it still doesn’t reach the required level needed for young children.","container-title":"Prroceedings of the SIGIR workshop on accessible search systems","event":"SIGIR workshop on accessible search systems, Date: 2010/07/23 - 2010/07/23, Location: Geneva","language":"eng","page":"19-26","publisher":"ACM; New York","source":"lirias.kuleuven.be","title":"Text simplification for children","URL":"https://lirias.kuleuven.be/1655494","author":[{"family":"De Belder","given":"Jan"},{"family":"Moens","given":"Marie-Francine"}],"accessed":{"date-parts":[["2020",6,18]]},"issued":{"date-parts":[["2010",1]]}}}],"schema":"https://github.com/citation-style-language/schema/raw/master/csl-citation.json"} </w:instrText>
      </w:r>
      <w:r w:rsidR="00917127">
        <w:fldChar w:fldCharType="separate"/>
      </w:r>
      <w:r w:rsidR="00917127" w:rsidRPr="00917127">
        <w:t>[39]</w:t>
      </w:r>
      <w:r w:rsidR="00917127">
        <w:fldChar w:fldCharType="end"/>
      </w:r>
      <w:r w:rsidR="00917127">
        <w:t xml:space="preserve">, a collection of semantic relationships between words. </w:t>
      </w:r>
      <w:r w:rsidR="003D355D">
        <w:t xml:space="preserve">These databases can be used </w:t>
      </w:r>
      <w:r w:rsidR="00917127">
        <w:t xml:space="preserve">when attempting to simplify text that does not readily have a parallel corpus or </w:t>
      </w:r>
      <w:r w:rsidR="005D1BD2">
        <w:t>a corpus</w:t>
      </w:r>
      <w:r w:rsidR="00917127">
        <w:t xml:space="preserve"> of known complexity. </w:t>
      </w:r>
      <w:r w:rsidR="00DA4769">
        <w:t>Much like the purely rule-based approach above</w:t>
      </w:r>
      <w:r w:rsidR="00F21D8C">
        <w:t>,</w:t>
      </w:r>
      <w:r w:rsidR="00DA4769">
        <w:t xml:space="preserve"> this method requires a non-insignificant amount of tuning </w:t>
      </w:r>
      <w:r w:rsidR="00C77AC1">
        <w:t>to avoid incorrect substitutions</w:t>
      </w:r>
      <w:r w:rsidR="00615898">
        <w:t>.</w:t>
      </w:r>
      <w:r w:rsidR="006C632B">
        <w:t xml:space="preserve"> In contras</w:t>
      </w:r>
      <w:r w:rsidR="00B06C87">
        <w:t>t</w:t>
      </w:r>
      <w:r w:rsidR="00615898">
        <w:t xml:space="preserve">, this architecture </w:t>
      </w:r>
      <w:r w:rsidR="00DA4769">
        <w:t xml:space="preserve">is easier to </w:t>
      </w:r>
      <w:r w:rsidR="006C632B">
        <w:t>construct than</w:t>
      </w:r>
      <w:r w:rsidR="000F5B5F">
        <w:t xml:space="preserve"> a direct rule-based approach </w:t>
      </w:r>
      <w:r w:rsidR="00C77AC1">
        <w:t xml:space="preserve">because PPDB and WordNet cover </w:t>
      </w:r>
      <w:r w:rsidR="0058153E">
        <w:t>almost any</w:t>
      </w:r>
      <w:r w:rsidR="00C77AC1">
        <w:t xml:space="preserve"> topic and</w:t>
      </w:r>
      <w:r w:rsidR="0058153E">
        <w:t xml:space="preserve"> a wide array of</w:t>
      </w:r>
      <w:r w:rsidR="00C77AC1">
        <w:t xml:space="preserve"> languages</w:t>
      </w:r>
      <w:r w:rsidR="00DA4769">
        <w:t>.</w:t>
      </w:r>
    </w:p>
    <w:p w14:paraId="4D6B4456" w14:textId="59DD2E22" w:rsidR="00ED0091" w:rsidRDefault="00ED0091" w:rsidP="00ED0091">
      <w:pPr>
        <w:pStyle w:val="Heading2"/>
      </w:pPr>
      <w:r>
        <w:t>Statistical Machine Translation (SMT)</w:t>
      </w:r>
    </w:p>
    <w:p w14:paraId="153FA559" w14:textId="2A816780" w:rsidR="00F01DB2" w:rsidRPr="00F01DB2" w:rsidRDefault="00385759" w:rsidP="00F01DB2">
      <w:r>
        <w:t xml:space="preserve">Statistical machine translation is the process of determining the relationship of words according to the frequency of the presence of the term in parallel corpus. Typically, this approach is applied to bi-lingual texts, but has been used in simplification tasks by treating it as a </w:t>
      </w:r>
      <w:r w:rsidR="00C3573B">
        <w:t xml:space="preserve">mono-lingual </w:t>
      </w:r>
      <w:r>
        <w:t xml:space="preserve">translation from </w:t>
      </w:r>
      <w:r w:rsidR="00C3573B">
        <w:t xml:space="preserve">a </w:t>
      </w:r>
      <w:r>
        <w:t xml:space="preserve">complex language to a simpler </w:t>
      </w:r>
      <w:r w:rsidR="00C3573B">
        <w:t xml:space="preserve">language </w:t>
      </w:r>
      <w:r w:rsidR="00AA5EE4">
        <w:fldChar w:fldCharType="begin"/>
      </w:r>
      <w:r w:rsidR="00AA5EE4">
        <w:instrText xml:space="preserve"> ADDIN ZOTERO_ITEM CSL_CITATION {"citationID":"gE6Vfh1F","properties":{"formattedCitation":"[6], [27], [41], [63], [67], [72]","plainCitation":"[6], [27], [41], [63], [67], [72]","noteIndex":0},"citationItems":[{"id":44,"uris":["http://zotero.org/users/local/6uvqPQf9/items/5JJRPVYF"],"uri":["http://zotero.org/users/local/6uvqPQf9/items/5JJRPVYF"],"itemData":{"id":44,"type":"paper-conference","abstract":"This paper addresses the issue of simplifying natural language texts in order to ease the task of accessing factual information contained in them. We define the notion of Easy Access Sentence – a unit of text from which the information it contains can be retrieved by a system with modest text-analysis capabilities, able to process single verb sentences with named entities as constituents. We present an algorithm that constructs Easy Access Sentences from the input text, with a small-scale evaluation. Challenges and further research directions are then discussed.","collection-title":"Lecture Notes in Computer Science","container-title":"On the Move to Meaningful Internet Systems 2004: CoopIS, DOA, and ODBASE","DOI":"10.1007/978-3-540-30468-5_47","event-place":"Berlin, Heidelberg","ISBN":"978-3-540-30468-5","language":"en","page":"735-747","publisher":"Springer","publisher-place":"Berlin, Heidelberg","source":"Springer Link","title":"Text Simplification for Information-Seeking Applications","author":[{"family":"Beigman Klebanov","given":"Beata"},{"family":"Knight","given":"Kevin"},{"family":"Marcu","given":"Daniel"}],"editor":[{"family":"Meersman","given":"Robert"},{"family":"Tari","given":"Zahir"}],"issued":{"date-parts":[["2004"]]}}},{"id":224,"uris":["http://zotero.org/users/local/6uvqPQf9/items/HAPB2NEU"],"uri":["http://zotero.org/users/local/6uvqPQf9/items/HAPB2NEU"],"itemData":{"id":224,"type":"paper-conference","container-title":"Proceedings of the 53rd Annual Meeting of the Association for Computational Linguistics and the 7th International Joint Conference on Natural Language Processing (Volume 2: Short Papers)","DOI":"10.3115/v1/P15-2135","event":"ACL-IJCNLP 2015","event-place":"Beijing, China","page":"823–828","publisher":"Association for Computational Linguistics","publisher-place":"Beijing, China","source":"ACLWeb","title":"A Deeper Exploration of the Standard PB-SMT Approach to Text Simplification and its Evaluation","URL":"https://www.aclweb.org/anthology/P15-2135","author":[{"family":"Štajner","given":"Sanja"},{"family":"Béchara","given":"Hannah"},{"family":"Saggion","given":"Horacio"}],"accessed":{"date-parts":[["2020",6,18]]},"issued":{"date-parts":[["2015",7]]}}},{"id":222,"uris":["http://zotero.org/users/local/6uvqPQf9/items/QA43NYX7"],"uri":["http://zotero.org/users/local/6uvqPQf9/items/QA43NYX7"],"itemData":{"id":222,"type":"paper-conference","container-title":"Proceedings of 5th International Joint Conference on Natural Language Processing","event":"IJCNLP 2011","event-place":"Chiang Mai, Thailand","page":"474–482","publisher":"Asian Federation of Natural Language Processing","publisher-place":"Chiang Mai, Thailand","source":"ACLWeb","title":"TriS: A Statistical Sentence Simplifier with Log-linear Models and Margin-based Discriminative Training","title-short":"TriS","URL":"https://www.aclweb.org/anthology/I11-1053","author":[{"family":"Bach","given":"Nguyen"},{"family":"Gao","given":"Qin"},{"family":"Vogel","given":"Stephan"},{"family":"Waibel","given":"Alex"}],"accessed":{"date-parts":[["2020",6,18]]},"issued":{"date-parts":[["2011",11]]}}},{"id":215,"uris":["http://zotero.org/users/local/6uvqPQf9/items/CV8L6NC7"],"uri":["http://zotero.org/users/local/6uvqPQf9/items/CV8L6NC7"],"itemData":{"id":215,"type":"paper-conference","abstract":"We address the problem of simplifying Portuguese texts at the sentence level by treating it as a “translation task”. We use the Statistical Machine Translation (SMT) framework to learn how to translate from complex to simplified sentences. Given a parallel corpus of original and simplified texts, aligned at the sentence level, we train a standard SMT system and evaluate the “translations” produced using both standard SMT metrics like BLEU and manual inspection. Results are promising according to both evaluations, showing that while the model is usually overcautious in producing simplifications, the overall quality of the sentences is not degraded and certain types of simplification operations, mainly lexical, are appropriately captured.","collection-title":"Lecture Notes in Computer Science","container-title":"Computational Processing of the Portuguese Language","DOI":"10.1007/978-3-642-12320-7_5","event-place":"Berlin, Heidelberg","ISBN":"978-3-642-12320-7","language":"en","page":"30-39","publisher":"Springer","publisher-place":"Berlin, Heidelberg","source":"Springer Link","title":"Translating from Complex to Simplified Sentences","author":[{"family":"Specia","given":"Lucia"}],"editor":[{"family":"Pardo","given":"Thiago Alexandre Salgueiro"},{"family":"Branco","given":"António"},{"family":"Klautau","given":"Aldebaro"},{"family":"Vieira","given":"Renata"},{"family":"Lima","given":"Vera Lúcia Strube","non-dropping-particle":"de"}],"issued":{"date-parts":[["2010"]]}}},{"id":109,"uris":["http://zotero.org/users/local/6uvqPQf9/items/Q532TY6Z"],"uri":["http://zotero.org/users/local/6uvqPQf9/items/Q532TY6Z"],"itemData":{"id":109,"type":"paper-conference","abstract":"This paper addresses the problem of automatic text simplification. Automatic text simplifications aims at reducing the reading difficulty for people with cognitive disability, among other target groups. We describe an automatic text simplification system for Spanish which combines a rule based core module with a statistical support module that controls the application of rules in the wrong contexts. Our system is integrated in a service architecture which includes a web service and mobile applications.","collection-title":"SLPAT '12","container-title":"Proceedings of the Third Workshop on Speech and Language Processing for Assistive Technologies","event-place":"Montreal, Canada","page":"75–84","publisher":"Association for Computational Linguistics","publisher-place":"Montreal, Canada","source":"ACM Digital Library","title":"A hybrid system for Spanish text simplification","author":[{"family":"Bott","given":"Stefan"},{"family":"Saggion","given":"Horacio"},{"family":"Figueroa","given":"David"}],"accessed":{"date-parts":[["2020",6,17]]},"issued":{"date-parts":[["2012",6,7]]}}},{"id":83,"uris":["http://zotero.org/users/local/6uvqPQf9/items/DU72KCK4"],"uri":["http://zotero.org/users/local/6uvqPQf9/items/DU72KCK4"],"itemData":{"id":83,"type":"paper-conference","container-title":"Proceedings of the 2004 Conference on Empirical Methods in Natural Language Processing","event-place":"Barcelona, Spain","page":"142–149","publisher":"Association for Computational Linguistics","publisher-place":"Barcelona, Spain","source":"ACLWeb","title":"Monolingual Machine Translation for Paraphrase Generation","URL":"https://www.aclweb.org/anthology/W04-3219","author":[{"family":"Quirk","given":"Chris"},{"family":"Brockett","given":"Chris"},{"family":"Dolan","given":"William"}],"accessed":{"date-parts":[["2020",6,17]]},"issued":{"date-parts":[["2004",7]]}}}],"schema":"https://github.com/citation-style-language/schema/raw/master/csl-citation.json"} </w:instrText>
      </w:r>
      <w:r w:rsidR="00AA5EE4">
        <w:fldChar w:fldCharType="separate"/>
      </w:r>
      <w:r w:rsidR="00AA5EE4" w:rsidRPr="00AA5EE4">
        <w:t>[6], [27], [41], [63], [67],</w:t>
      </w:r>
      <w:r w:rsidR="009120F0">
        <w:t xml:space="preserve"> </w:t>
      </w:r>
      <w:r w:rsidR="00AA5EE4" w:rsidRPr="00AA5EE4">
        <w:t>[72]</w:t>
      </w:r>
      <w:r w:rsidR="00AA5EE4">
        <w:fldChar w:fldCharType="end"/>
      </w:r>
      <w:r>
        <w:t>. Unlike rule-based translation, there is no need to tailor the simplification model toward a specific language or topic</w:t>
      </w:r>
      <w:r w:rsidR="00D61374">
        <w:t xml:space="preserve">, requiring </w:t>
      </w:r>
      <w:r>
        <w:t>less manual overhead in model creation.</w:t>
      </w:r>
      <w:r w:rsidR="00AA5EE4">
        <w:t xml:space="preserve"> The tradeoff for the ease of simplification model creation is the requirement of significant parallel corpus</w:t>
      </w:r>
      <w:r w:rsidR="00176D5A">
        <w:t xml:space="preserve"> for developing statistical significance</w:t>
      </w:r>
      <w:r w:rsidR="002C0B12">
        <w:t xml:space="preserve">. </w:t>
      </w:r>
      <w:r w:rsidR="003C679F">
        <w:t>Additionally,</w:t>
      </w:r>
      <w:r w:rsidR="002C0B12">
        <w:t xml:space="preserve"> there is </w:t>
      </w:r>
      <w:r w:rsidR="00464F34">
        <w:t>a large memory overhead to track and remember words or phrases with a high correlation</w:t>
      </w:r>
      <w:r w:rsidR="00652BDE">
        <w:t>,</w:t>
      </w:r>
      <w:r w:rsidR="00AD5807">
        <w:t xml:space="preserve"> especially across diverse corpora</w:t>
      </w:r>
      <w:r w:rsidR="00464F34">
        <w:t>.</w:t>
      </w:r>
    </w:p>
    <w:p w14:paraId="68819941" w14:textId="67738AB0" w:rsidR="000B4173" w:rsidRDefault="00F01DB2" w:rsidP="000B4173">
      <w:pPr>
        <w:pStyle w:val="Heading2"/>
      </w:pPr>
      <w:r>
        <w:t>Deep Learning</w:t>
      </w:r>
    </w:p>
    <w:p w14:paraId="569C70C1" w14:textId="3C425717" w:rsidR="00C34E6A" w:rsidRDefault="0049727E" w:rsidP="00C34E6A">
      <w:r>
        <w:t xml:space="preserve">The most recent development in the area of </w:t>
      </w:r>
      <w:r w:rsidR="00464F34">
        <w:t>text simplification is the use of neural networks</w:t>
      </w:r>
      <w:r w:rsidR="000C2940">
        <w:t xml:space="preserve"> as a simplification architecture</w:t>
      </w:r>
      <w:r w:rsidR="00464F34">
        <w:t xml:space="preserve">. The most common </w:t>
      </w:r>
      <w:r w:rsidR="00630D59">
        <w:t>deep learning simplification model</w:t>
      </w:r>
      <w:r w:rsidR="00464F34">
        <w:t xml:space="preserve"> involves tuning a neural machine translation (NMT) model like seq2seq, which encodes text intent into a summary vector and then decodes it into a simpler form, on parallel corpus </w:t>
      </w:r>
      <w:r w:rsidR="00464F34">
        <w:fldChar w:fldCharType="begin"/>
      </w:r>
      <w:r w:rsidR="00464F34">
        <w:instrText xml:space="preserve"> ADDIN ZOTERO_ITEM CSL_CITATION {"citationID":"gK90ZMz2","properties":{"formattedCitation":"[22]\\uc0\\u8211{}[25], [31], [43]","plainCitation":"[22]–[25], [31], [43]","noteIndex":0},"citationItems":[{"id":184,"uris":["http://zotero.org/users/local/6uvqPQf9/items/2QG2IRLV"],"uri":["http://zotero.org/users/local/6uvqPQf9/items/2QG2IRLV"],"itemData":{"id":184,"type":"article-journal","abstract":"Sentence simplification is the task of rewriting texts so they are easier to understand. Recent research has applied sequence-to-sequence (Seq2Seq) models to this task, focusing largely on training-time improvements via reinforcement learning and memory augmentation. One of the main problems with applying generic Seq2Seq models for simplification is that these models tend to copy directly from the original sentence, resulting in outputs that are relatively long and complex. We aim to alleviate this issue through the use of two main techniques. First, we incorporate content word complexities, as predicted with a leveled word complexity model, into our loss function during training. Second, we generate a large set of diverse candidate simplifications at test time, and rerank these to promote fluency, adequacy, and simplicity. Here, we measure simplicity through a novel sentence complexity model. These extensions allow our models to perform competitively with state-of-the-art systems while generating simpler sentences. We report standard automatic and human evaluation metrics.","container-title":"arXiv:1904.02767 [cs]","note":"arXiv: 1904.02767","source":"arXiv.org","title":"Complexity-Weighted Loss and Diverse Reranking for Sentence Simplification","URL":"http://arxiv.org/abs/1904.02767","author":[{"family":"Kriz","given":"Reno"},{"family":"Sedoc","given":"João"},{"family":"Apidianaki","given":"Marianna"},{"family":"Zheng","given":"Carolina"},{"family":"Kumar","given":"Gaurav"},{"family":"Miltsakaki","given":"Eleni"},{"family":"Callison-Burch","given":"Chris"}],"accessed":{"date-parts":[["2020",6,18]]},"issued":{"date-parts":[["2019",4,4]]}}},{"id":217,"uris":["http://zotero.org/users/local/6uvqPQf9/items/FL4I2LPW"],"uri":["http://zotero.org/users/local/6uvqPQf9/items/FL4I2LPW"],"itemData":{"id":217,"type":"article-journal","abstract":"Sentence simplification aims to reduce the complexity of a sentence while retaining its original meaning. Current models for sentence simplification adopted ideas from ma- chine translation studies and implicitly learned simplification mapping rules from normal- simple sentence pairs. In this paper, we explore a novel model based on a multi-layer and multi-head attention architecture and we pro- pose two innovative approaches to integrate the Simple PPDB (A Paraphrase Database for Simplification), an external paraphrase knowledge base for simplification that covers a wide range of real-world simplification rules. The experiments show that the integration provides two major benefits: (1) the integrated model outperforms multiple state- of-the-art baseline models for sentence simplification in the literature (2) through analysis of the rule utilization, the model seeks to select more accurate simplification rules. The code and models used in the paper are available at https://github.com/ Sanqiang/text_simplification.","container-title":"arXiv:1810.11193 [cs]","note":"arXiv: 1810.11193","source":"arXiv.org","title":"Integrating Transformer and Paraphrase Rules for Sentence Simplification","URL":"http://arxiv.org/abs/1810.11193","author":[{"family":"Zhao","given":"Sanqiang"},{"family":"Meng","given":"Rui"},{"family":"He","given":"Daqing"},{"family":"Andi","given":"Saptono"},{"family":"Bambang","given":"Parmanto"}],"accessed":{"date-parts":[["2020",6,18]]},"issued":{"date-parts":[["2018",10,26]]}}},{"id":188,"uris":["http://zotero.org/users/local/6uvqPQf9/items/E6JBN8DD"],"uri":["http://zotero.org/users/local/6uvqPQf9/items/E6JBN8DD"],"itemData":{"id":188,"type":"paper-conference","abstract":"Sentence simplification aims to make sentences easier to read and understand. Most recent approaches draw on insights from machine translation to learn simplification rewrites from monolingual corpora of complex and simple sentences. We address the simplification problem with an encoder-decoder model coupled with a deep reinforcement learning framework. Our model, which we call DRESS (as shorthand for &lt;b&gt;D&lt;/b&gt;eep &lt;b&gt;RE&lt;/b&gt;inforcement &lt;b&gt;S&lt;/b&gt;entence &lt;b&gt;S&lt;/b&gt;implification), explores the space of possible simplifications while learning to optimize a reward function that encourages outputs which are simple, fluent, and preserve the meaning of the input. Experiments on three datasets demonstrate that our model outperforms competitive simplification systems.","container-title":"Proceedings of the 2017 Conference on Empirical Methods in Natural Language Processing","DOI":"10.18653/v1/D17-1062","event":"EMNLP 2017","event-place":"Copenhagen, Denmark","page":"584–594","publisher":"Association for Computational Linguistics","publisher-place":"Copenhagen, Denmark","source":"ACLWeb","title":"Sentence Simplification with Deep Reinforcement Learning","URL":"https://www.aclweb.org/anthology/D17-1062","author":[{"family":"Zhang","given":"Xingxing"},{"family":"Lapata","given":"Mirella"}],"accessed":{"date-parts":[["2020",6,18]]},"issued":{"date-parts":[["2017",9]]}}},{"id":254,"uris":["http://zotero.org/users/local/6uvqPQf9/items/WH9V4KGV"],"uri":["http://zotero.org/users/local/6uvqPQf9/items/WH9V4KGV"],"itemData":{"id":254,"type":"article-journal","abstract":"Sentence simplification aims to simplify the content and structure of complex sentences, and thus make them easier to interpret for human readers, and easier to process for downstream NLP applications. Recent advances in neural machine translation have paved the way for novel approaches to the task. In this paper, we adapt an architecture with augmented memory capacities called Neural Semantic Encoders (Munkhdalai and Yu, 2017) for sentence simplification. Our experiments demonstrate the effectiveness of our approach on different simplification datasets, both in terms of automatic evaluation measures and human judgments.","container-title":"arXiv:1804.07445 [cs]","note":"arXiv: 1804.07445","source":"arXiv.org","title":"Sentence Simplification with Memory-Augmented Neural Networks","URL":"http://arxiv.org/abs/1804.07445","author":[{"family":"Vu","given":"Tu"},{"family":"Hu","given":"Baotian"},{"family":"Munkhdalai","given":"Tsendsuren"},{"family":"Yu","given":"Hong"}],"accessed":{"date-parts":[["2020",6,18]]},"issued":{"date-parts":[["2018",4,19]]}}},{"id":208,"uris":["http://zotero.org/users/local/6uvqPQf9/items/TWXSZFWI"],"uri":["http://zotero.org/users/local/6uvqPQf9/items/TWXSZFWI"],"itemData":{"id":208,"type":"paper-conference","abstract":"We present the first attempt at using sequence to sequence neural networks to model text simplification (TS). Unlike the previously proposed automated TS systems, our neural text simplification (NTS) systems are able to simultaneously perform lexical simplification and content reduction. An extensive human evaluation of the output has shown that NTS systems achieve almost perfect grammaticality and meaning preservation of output sentences and higher level of simplification than the state-of-the-art automated TS systems","container-title":"Proceedings of the 55th Annual Meeting of the Association for Computational Linguistics (Volume 2: Short Papers)","DOI":"10.18653/v1/P17-2014","event":"ACL 2017","event-place":"Vancouver, Canada","page":"85–91","publisher":"Association for Computational Linguistics","publisher-place":"Vancouver, Canada","source":"ACLWeb","title":"Exploring Neural Text Simplification Models","URL":"https://www.aclweb.org/anthology/P17-2014","author":[{"family":"Nisioi","given":"Sergiu"},{"family":"Štajner","given":"Sanja"},{"family":"Ponzetto","given":"Simone Paolo"},{"family":"Dinu","given":"Liviu P."}],"accessed":{"date-parts":[["2020",6,18]]},"issued":{"date-parts":[["2017",7]]}}},{"id":14,"uris":["http://zotero.org/users/local/6uvqPQf9/items/EL57TDU4"],"uri":["http://zotero.org/users/local/6uvqPQf9/items/EL57TDU4"],"itemData":{"id":14,"type":"article-journal","abstract":"Sentence simpliﬁcation is a task that produces a simpliﬁed sentence from any input sentence. Sentence simpliﬁcation systems can be useful tools for people whose ﬁrst language is not English, children, or the elderly to help with understanding. Initial approaches to this task were primarily borrowed from neural machine translation systems with transformations at the sentence level or with architectures based on recurrent neural networks (RNNs). In our project, we implemented the state-ofthe-art transformer architecture built with multi-head attention blocks, integrated it with a paraphrase database, and introduced a novel loss function.","language":"en","page":"11","source":"Zotero","title":"Wikipedia Sentence Simpliﬁcation","author":[{"family":"Wang","given":"Alexander"},{"family":"Kurohara","given":"Ryan"},{"family":"Liang","given":"David"}]}}],"schema":"https://github.com/citation-style-language/schema/raw/master/csl-citation.json"} </w:instrText>
      </w:r>
      <w:r w:rsidR="00464F34">
        <w:fldChar w:fldCharType="separate"/>
      </w:r>
      <w:r w:rsidR="00464F34" w:rsidRPr="00464F34">
        <w:rPr>
          <w:szCs w:val="24"/>
        </w:rPr>
        <w:t>[22]–[25], [31], [43]</w:t>
      </w:r>
      <w:r w:rsidR="00464F34">
        <w:fldChar w:fldCharType="end"/>
      </w:r>
      <w:r w:rsidR="00464F34">
        <w:t xml:space="preserve">. This method operates </w:t>
      </w:r>
      <w:r w:rsidR="003C679F">
        <w:t>much the same way as</w:t>
      </w:r>
      <w:r w:rsidR="00464F34">
        <w:t xml:space="preserve"> </w:t>
      </w:r>
      <w:r w:rsidR="004B323E">
        <w:t xml:space="preserve">the </w:t>
      </w:r>
      <w:r w:rsidR="00464F34">
        <w:t xml:space="preserve">SMT </w:t>
      </w:r>
      <w:r w:rsidR="004B323E">
        <w:t>architecture</w:t>
      </w:r>
      <w:r w:rsidR="003C679F">
        <w:t>, treating simplification as a bi-lingual translation task from a complex language to a simple one</w:t>
      </w:r>
      <w:r w:rsidR="004B323E">
        <w:t>. Both</w:t>
      </w:r>
      <w:r w:rsidR="008E12D8">
        <w:t xml:space="preserve"> methods</w:t>
      </w:r>
      <w:r w:rsidR="00464F34">
        <w:t xml:space="preserve"> </w:t>
      </w:r>
      <w:r w:rsidR="004B323E">
        <w:t xml:space="preserve">require </w:t>
      </w:r>
      <w:r w:rsidR="00464F34">
        <w:t xml:space="preserve">significant parallel corpus and </w:t>
      </w:r>
      <w:r w:rsidR="004B323E">
        <w:t>similarly improve</w:t>
      </w:r>
      <w:r w:rsidR="00464F34">
        <w:t xml:space="preserve"> over the rule-based model in required human tuning. Additionally, NMT models tend to have a smaller footprint over SMT models</w:t>
      </w:r>
      <w:r w:rsidR="00915F76">
        <w:t xml:space="preserve"> because they do not have to remember every statistically significant correlation, instead remembering how to encode or decode simplistic vectors. However, these models tend to produce less human-like results than rule-based or SMT approaches due to the encoding process</w:t>
      </w:r>
      <w:r w:rsidR="003C679F">
        <w:t xml:space="preserve"> which can potentially lose some meaning</w:t>
      </w:r>
      <w:r w:rsidR="00915F76">
        <w:t>.</w:t>
      </w:r>
    </w:p>
    <w:p w14:paraId="2A193160" w14:textId="541E87A3" w:rsidR="00915F76" w:rsidRPr="00C34E6A" w:rsidRDefault="007B257B" w:rsidP="00C34E6A">
      <w:r>
        <w:t xml:space="preserve">The newest form of </w:t>
      </w:r>
      <w:r w:rsidR="00A732C9">
        <w:t xml:space="preserve">a deep learning simplification </w:t>
      </w:r>
      <w:r>
        <w:t xml:space="preserve">model was published in 2019 by Kawashima and Takagi </w:t>
      </w:r>
      <w:r>
        <w:fldChar w:fldCharType="begin"/>
      </w:r>
      <w:r>
        <w:instrText xml:space="preserve"> ADDIN ZOTERO_ITEM CSL_CITATION {"citationID":"pmGqYoSX","properties":{"formattedCitation":"[37]","plainCitation":"[37]","noteIndex":0},"citationItems":[{"id":11,"uris":["http://zotero.org/users/local/6uvqPQf9/items/JF4M6IUE"],"uri":["http://zotero.org/users/local/6uvqPQf9/items/JF4M6IUE"],"itemData":{"id":11,"type":"paper-conference","abstract":"In this study, we propose sentence simplification from a non-parallel corpus with adversarial learning. In recent years, sentence simplification based on a statistical machine translation framework and neural networks have been actively studied. However, most methods require a large parallel corpus, which is expensive to build. In this paper, our purpose is sentence simplification with a non-parallel corpus in open data en-Wikipedia and Simple-Wikipedia articles. We use a style transfer framework with adversarial learning for learning by non-parallel corpus and adapted a prior work [by Barzilay et al.] to sentence simplification as a base framework. Furthermore, from the perspective of improving retention of sentence meaning, we add pretraining reconstruction loss and cycle consistency loss to the base framework. We also improve the sentence quality output from the proposed model as a result of the expansion.","collection-title":"WI '19","container-title":"IEEE/WIC/ACM International Conference on Web Intelligence","DOI":"10.1145/3350546.3352499","event-place":"Thessaloniki, Greece","ISBN":"978-1-4503-6934-3","page":"43–50","publisher":"Association for Computing Machinery","publisher-place":"Thessaloniki, Greece","source":"ACM Digital Library","title":"Sentence Simplification from Non-Parallel Corpus with Adversarial Learning","URL":"https://doi.org/10.1145/3350546.3352499","author":[{"family":"Kawashima","given":"Takashi"},{"family":"Takagi","given":"Tomohiro"}],"accessed":{"date-parts":[["2020",6,14]]},"issued":{"date-parts":[["2019",10,14]]}}}],"schema":"https://github.com/citation-style-language/schema/raw/master/csl-citation.json"} </w:instrText>
      </w:r>
      <w:r>
        <w:fldChar w:fldCharType="separate"/>
      </w:r>
      <w:r w:rsidRPr="007B257B">
        <w:t>[37]</w:t>
      </w:r>
      <w:r>
        <w:fldChar w:fldCharType="end"/>
      </w:r>
      <w:r>
        <w:t>. Their paper utilized a generative adversarial network (GAN) to created simplified sentences</w:t>
      </w:r>
      <w:r w:rsidR="00186C0A">
        <w:t xml:space="preserve"> from the Simple Wikipedia corpora</w:t>
      </w:r>
      <w:r>
        <w:t xml:space="preserve">. The advantages of a GAN over typical NMT models is the ability to use non-parallel corpus as well as continuously improve the human-like structure of the resultant sentences by tuning a discriminator alongside the simplification model. </w:t>
      </w:r>
      <w:r w:rsidR="00B35F3D">
        <w:t>However, t</w:t>
      </w:r>
      <w:r>
        <w:t xml:space="preserve">his is the first </w:t>
      </w:r>
      <w:r w:rsidR="00B35F3D">
        <w:t xml:space="preserve">research </w:t>
      </w:r>
      <w:r>
        <w:t>of its type and does not provide much study into the potential shortcomings of the approach.</w:t>
      </w:r>
    </w:p>
    <w:p w14:paraId="301E80DB" w14:textId="4C48A91D" w:rsidR="00C056FA" w:rsidRDefault="00C056FA" w:rsidP="00C056FA">
      <w:pPr>
        <w:pStyle w:val="Heading1"/>
      </w:pPr>
      <w:bookmarkStart w:id="13" w:name="_Ref43243529"/>
      <w:r>
        <w:t>Recommendations for Future Research</w:t>
      </w:r>
      <w:bookmarkEnd w:id="13"/>
    </w:p>
    <w:p w14:paraId="5A4DC7E8" w14:textId="5E729873" w:rsidR="00DE2A57" w:rsidRDefault="00DE2A57" w:rsidP="00996068">
      <w:r>
        <w:t>Based on the results of the literature review conducted in the previous three sections</w:t>
      </w:r>
      <w:r w:rsidR="00455013">
        <w:t>,</w:t>
      </w:r>
      <w:r>
        <w:t xml:space="preserve"> </w:t>
      </w:r>
      <w:r w:rsidR="00455013">
        <w:t xml:space="preserve">one can </w:t>
      </w:r>
      <w:r>
        <w:t>see the proliferation of research in</w:t>
      </w:r>
      <w:r w:rsidR="008D2AEA">
        <w:t xml:space="preserve"> sentence complexity classification and simplification</w:t>
      </w:r>
      <w:r>
        <w:t>.</w:t>
      </w:r>
      <w:r w:rsidR="00BD4F71">
        <w:t xml:space="preserve"> T</w:t>
      </w:r>
      <w:r>
        <w:t xml:space="preserve">he major pain point across text complexity classification and simplification continues to be the requirement of significant manual work. </w:t>
      </w:r>
    </w:p>
    <w:p w14:paraId="44604310" w14:textId="0A518299" w:rsidR="004A533E" w:rsidRDefault="00430DA4" w:rsidP="004A533E">
      <w:r>
        <w:t>T</w:t>
      </w:r>
      <w:r w:rsidR="00C12D51">
        <w:t xml:space="preserve">he creation of </w:t>
      </w:r>
      <w:r w:rsidR="00390F7D">
        <w:t>automatically aligned</w:t>
      </w:r>
      <w:r w:rsidR="00C12D51">
        <w:t xml:space="preserve"> parallel corpus</w:t>
      </w:r>
      <w:r>
        <w:t xml:space="preserve"> is an area of future research</w:t>
      </w:r>
      <w:r w:rsidR="00C12D51">
        <w:t xml:space="preserve">. </w:t>
      </w:r>
      <w:r w:rsidR="00390F7D">
        <w:t>I</w:t>
      </w:r>
      <w:r w:rsidR="00C12D51">
        <w:t>t is possible to align two sets of corpus that are know</w:t>
      </w:r>
      <w:r w:rsidR="00390F7D">
        <w:t>n</w:t>
      </w:r>
      <w:r w:rsidR="00C12D51">
        <w:t xml:space="preserve"> to have parallels without direct human intervention</w:t>
      </w:r>
      <w:r w:rsidR="00390F7D">
        <w:t xml:space="preserve"> a</w:t>
      </w:r>
      <w:r w:rsidR="00390F7D">
        <w:t xml:space="preserve">s </w:t>
      </w:r>
      <w:proofErr w:type="spellStart"/>
      <w:r w:rsidR="00390F7D">
        <w:t>Coster</w:t>
      </w:r>
      <w:proofErr w:type="spellEnd"/>
      <w:r w:rsidR="00390F7D">
        <w:t xml:space="preserve"> and </w:t>
      </w:r>
      <w:proofErr w:type="spellStart"/>
      <w:r w:rsidR="00390F7D">
        <w:t>Kauchack</w:t>
      </w:r>
      <w:proofErr w:type="spellEnd"/>
      <w:r w:rsidR="00390F7D">
        <w:t xml:space="preserve"> have shown</w:t>
      </w:r>
      <w:r w:rsidR="0090255C">
        <w:t xml:space="preserve"> with the Simple Wikipedia corpus</w:t>
      </w:r>
      <w:r w:rsidR="00390F7D">
        <w:t xml:space="preserve"> </w:t>
      </w:r>
      <w:r w:rsidR="00390F7D">
        <w:fldChar w:fldCharType="begin"/>
      </w:r>
      <w:r w:rsidR="00390F7D">
        <w:instrText xml:space="preserve"> ADDIN ZOTERO_ITEM CSL_CITATION {"citationID":"HuUtEL8i","properties":{"formattedCitation":"[38]","plainCitation":"[38]","noteIndex":0},"citationItems":[{"id":196,"uris":["http://zotero.org/users/local/6uvqPQf9/items/MKQIYLTH"],"uri":["http://zotero.org/users/local/6uvqPQf9/items/MKQIYLTH"],"itemData":{"id":196,"type":"paper-conference","abstract":"In this paper we examine the task of sentence simplification which aims to reduce the reading complexity of a sentence by incorporating more accessible vocabulary and sentence structure. We introduce a new data set that pairs English Wikipedia with Simple English Wikipedia and is orders of magnitude larger than any previously examined for sentence simplification. The data contains the full range of simplification operations including rewording, reordering, insertion and deletion. We provide an analysis of this corpus as well as preliminary results using a phrase-based translation approach for simplification.","collection-title":"HLT '11","container-title":"Proceedings of the 49th Annual Meeting of the Association for Computational Linguistics: Human Language Technologies: short papers - Volume 2","event-place":"Portland, Oregon","ISBN":"978-1-932432-88-6","page":"665–669","publisher":"Association for Computational Linguistics","publisher-place":"Portland, Oregon","source":"ACM Digital Library","title":"Simple English Wikipedia: a new text simplification task","title-short":"Simple English Wikipedia","author":[{"family":"Coster","given":"William"},{"family":"Kauchak","given":"David"}],"accessed":{"date-parts":[["2020",6,17]]},"issued":{"date-parts":[["2011",6,19]]}}}],"schema":"https://github.com/citation-style-language/schema/raw/master/csl-citation.json"} </w:instrText>
      </w:r>
      <w:r w:rsidR="00390F7D">
        <w:fldChar w:fldCharType="separate"/>
      </w:r>
      <w:r w:rsidR="00390F7D" w:rsidRPr="00C12D51">
        <w:t>[38]</w:t>
      </w:r>
      <w:r w:rsidR="00390F7D">
        <w:fldChar w:fldCharType="end"/>
      </w:r>
      <w:r w:rsidR="00C12D51">
        <w:t>.</w:t>
      </w:r>
      <w:r w:rsidR="004A533E">
        <w:t xml:space="preserve"> Automatic alignment of two corpora</w:t>
      </w:r>
      <w:r w:rsidR="00C12D51">
        <w:t xml:space="preserve"> could also similarly be applied to the Britannica dataset or news corpus</w:t>
      </w:r>
      <w:r w:rsidR="004A533E">
        <w:t xml:space="preserve"> to create a wider array of available </w:t>
      </w:r>
      <w:r w:rsidR="004750AE">
        <w:t>simplification datasets.</w:t>
      </w:r>
    </w:p>
    <w:p w14:paraId="00E575BD" w14:textId="3F68763D" w:rsidR="00455A9B" w:rsidRDefault="00455A9B" w:rsidP="004A533E">
      <w:r>
        <w:t>T</w:t>
      </w:r>
      <w:r>
        <w:t>here is still a need for a complexity metric that perfectly reflects the difficulty of a sentence while maintaining meaning and structure.</w:t>
      </w:r>
      <w:r>
        <w:t xml:space="preserve"> Bosco et al. </w:t>
      </w:r>
      <w:r>
        <w:fldChar w:fldCharType="begin"/>
      </w:r>
      <w:r>
        <w:instrText xml:space="preserve"> ADDIN ZOTERO_ITEM CSL_CITATION {"citationID":"sYvst39w","properties":{"formattedCitation":"[64]","plainCitation":"[64]","noteIndex":0},"citationItems":[{"id":35,"uris":["http://zotero.org/users/local/6uvqPQf9/items/6TNQJV5W"],"uri":["http://zotero.org/users/local/6uvqPQf9/items/6TNQJV5W"],"itemData":{"id":35,"type":"article-journal","abstract":"In this paper we present a deep neural network model capable of inducing the rules that identify the syntax complexity of an Italian sentence. Our system, beyond the ability of choosing if a sentence needs of simpliﬁcation, gives a score that represent the conﬁdence of the model during the process of decision making which could be representative of the sentence complexity. Experiments have been carried out on one public corpus created speciﬁcally for the problem of text-simpliﬁcation.","language":"en","page":"8","source":"Zotero","title":"A Sentence based System for Measuring Syntax Complexity using a Recurrent Deep Neural Network","author":[{"family":"Bosco","given":"Giosue Lo"},{"family":"Pilato","given":"Giovanni"},{"family":"Schicchi","given":"Daniele"}],"issued":{"date-parts":[["2018",11]]}}}],"schema":"https://github.com/citation-style-language/schema/raw/master/csl-citation.json"} </w:instrText>
      </w:r>
      <w:r>
        <w:fldChar w:fldCharType="separate"/>
      </w:r>
      <w:r w:rsidRPr="00455A9B">
        <w:t>[64]</w:t>
      </w:r>
      <w:r>
        <w:fldChar w:fldCharType="end"/>
      </w:r>
      <w:r>
        <w:t xml:space="preserve"> and Lai et al. </w:t>
      </w:r>
      <w:r>
        <w:fldChar w:fldCharType="begin"/>
      </w:r>
      <w:r>
        <w:instrText xml:space="preserve"> ADDIN ZOTERO_ITEM CSL_CITATION {"citationID":"IrQP9kbh","properties":{"formattedCitation":"[65]","plainCitation":"[65]","noteIndex":0},"citationItems":[{"id":144,"uris":["http://zotero.org/users/local/6uvqPQf9/items/PBYJQWBB"],"uri":["http://zotero.org/users/local/6uvqPQf9/items/PBYJQWBB"],"itemData":{"id":144,"type":"paper-conference","abstract":"Text classification is a foundational task in many NLP applications. Traditional text classifiers often rely on many human-designed features, such as dictionaries, knowledge bases and special tree kernels. In contrast to traditional methods, we introduce a recurrent convolutional neural network for text classification without human-designed features. In our model, we apply a recurrent structure to capture contextual information as far as possible when learning word representations, which may introduce considerably less noise compared to traditional window-based neural networks. We also employ a max-pooling layer that automatically judges which words play key roles in text classification to capture the key components in texts. We conduct experiments on four commonly used datasets. The experimental results show that the proposed method outperforms the state-of-the-art methods on several datasets, particularly on document-level datasets.","container-title":"Twenty-Ninth AAAI Conference on Artificial Intelligence","event":"Twenty-Ninth AAAI Conference on Artificial Intelligence","language":"en","source":"www.aaai.org","title":"Recurrent Convolutional Neural Networks for Text Classification","URL":"https://www.aaai.org/ocs/index.php/AAAI/AAAI15/paper/view/9745","author":[{"family":"Lai","given":"Siwei"},{"family":"Xu","given":"Liheng"},{"family":"Liu","given":"Kang"},{"family":"Zhao","given":"Jun"}],"accessed":{"date-parts":[["2020",6,18]]},"issued":{"date-parts":[["2015",2,19]]}}}],"schema":"https://github.com/citation-style-language/schema/raw/master/csl-citation.json"} </w:instrText>
      </w:r>
      <w:r>
        <w:fldChar w:fldCharType="separate"/>
      </w:r>
      <w:r w:rsidRPr="00455A9B">
        <w:t>[65]</w:t>
      </w:r>
      <w:r>
        <w:fldChar w:fldCharType="end"/>
      </w:r>
      <w:r>
        <w:t xml:space="preserve"> have proposed methods of classification using a neural network and the results are promising, but more research is needed to compare these methods to human classifications. Because this application is new and relatively unexplored, more research could be conducted to develop additional network models and tune the architecture to get a more accurate estimation of complexity.</w:t>
      </w:r>
    </w:p>
    <w:p w14:paraId="0516CF62" w14:textId="55F4408D" w:rsidR="00C12D51" w:rsidRPr="00996068" w:rsidRDefault="004A533E" w:rsidP="00996068">
      <w:r>
        <w:t>Another potential area of research is in the application of GANs to different corpora</w:t>
      </w:r>
      <w:r w:rsidR="00563869">
        <w:t xml:space="preserve">, similar to the research </w:t>
      </w:r>
      <w:r>
        <w:t xml:space="preserve">performed by Kawashima and Takagi </w:t>
      </w:r>
      <w:r>
        <w:fldChar w:fldCharType="begin"/>
      </w:r>
      <w:r>
        <w:instrText xml:space="preserve"> ADDIN ZOTERO_ITEM CSL_CITATION {"citationID":"oUx7Pntx","properties":{"formattedCitation":"[37]","plainCitation":"[37]","noteIndex":0},"citationItems":[{"id":11,"uris":["http://zotero.org/users/local/6uvqPQf9/items/JF4M6IUE"],"uri":["http://zotero.org/users/local/6uvqPQf9/items/JF4M6IUE"],"itemData":{"id":11,"type":"paper-conference","abstract":"In this study, we propose sentence simplification from a non-parallel corpus with adversarial learning. In recent years, sentence simplification based on a statistical machine translation framework and neural networks have been actively studied. However, most methods require a large parallel corpus, which is expensive to build. In this paper, our purpose is sentence simplification with a non-parallel corpus in open data en-Wikipedia and Simple-Wikipedia articles. We use a style transfer framework with adversarial learning for learning by non-parallel corpus and adapted a prior work [by Barzilay et al.] to sentence simplification as a base framework. Furthermore, from the perspective of improving retention of sentence meaning, we add pretraining reconstruction loss and cycle consistency loss to the base framework. We also improve the sentence quality output from the proposed model as a result of the expansion.","collection-title":"WI '19","container-title":"IEEE/WIC/ACM International Conference on Web Intelligence","DOI":"10.1145/3350546.3352499","event-place":"Thessaloniki, Greece","ISBN":"978-1-4503-6934-3","page":"43–50","publisher":"Association for Computing Machinery","publisher-place":"Thessaloniki, Greece","source":"ACM Digital Library","title":"Sentence Simplification from Non-Parallel Corpus with Adversarial Learning","URL":"https://doi.org/10.1145/3350546.3352499","author":[{"family":"Kawashima","given":"Takashi"},{"family":"Takagi","given":"Tomohiro"}],"accessed":{"date-parts":[["2020",6,14]]},"issued":{"date-parts":[["2019",10,14]]}}}],"schema":"https://github.com/citation-style-language/schema/raw/master/csl-citation.json"} </w:instrText>
      </w:r>
      <w:r>
        <w:fldChar w:fldCharType="separate"/>
      </w:r>
      <w:r w:rsidRPr="004A533E">
        <w:t>[37]</w:t>
      </w:r>
      <w:r>
        <w:fldChar w:fldCharType="end"/>
      </w:r>
      <w:r>
        <w:t xml:space="preserve">. As was mentioned in the section on Wikipedia (Section </w:t>
      </w:r>
      <w:r>
        <w:fldChar w:fldCharType="begin"/>
      </w:r>
      <w:r>
        <w:instrText xml:space="preserve"> REF _Ref43438601 \r \h </w:instrText>
      </w:r>
      <w:r>
        <w:fldChar w:fldCharType="separate"/>
      </w:r>
      <w:r w:rsidR="00C87BE9">
        <w:t>III.B</w:t>
      </w:r>
      <w:r>
        <w:fldChar w:fldCharType="end"/>
      </w:r>
      <w:r>
        <w:t>), the parallelism of Wikipedia to Simple Wikipedia is not an optimal simplification, just an estimation</w:t>
      </w:r>
      <w:r w:rsidR="00455A9B">
        <w:t>. Additionally</w:t>
      </w:r>
      <w:r>
        <w:t>, it is not important to have a perfectly parallel corpora for a GAN, just one with known relative</w:t>
      </w:r>
      <w:r w:rsidR="002F70DD">
        <w:t xml:space="preserve"> complexity</w:t>
      </w:r>
      <w:r>
        <w:t xml:space="preserve"> values such as Common</w:t>
      </w:r>
      <w:r w:rsidR="0000269A">
        <w:t xml:space="preserve"> </w:t>
      </w:r>
      <w:r>
        <w:t>Core or Lexical corpora</w:t>
      </w:r>
      <w:r w:rsidR="0000269A">
        <w:t xml:space="preserve">. As </w:t>
      </w:r>
      <w:r w:rsidR="00455A9B">
        <w:t>subsequent</w:t>
      </w:r>
      <w:r w:rsidR="0000269A">
        <w:t xml:space="preserve"> layer, the GAN ecosystem could implement a neural classifier to determine the </w:t>
      </w:r>
      <w:r w:rsidR="00E0387C">
        <w:t xml:space="preserve">lexical </w:t>
      </w:r>
      <w:r w:rsidR="0000269A">
        <w:t>level of</w:t>
      </w:r>
      <w:r w:rsidR="00455A9B">
        <w:t xml:space="preserve"> the minimized text instead of the BLEU and SARI method performed in the paper</w:t>
      </w:r>
      <w:r w:rsidR="0000269A">
        <w:t>.</w:t>
      </w:r>
    </w:p>
    <w:p w14:paraId="3399F762" w14:textId="18564807" w:rsidR="00C056FA" w:rsidRDefault="00C056FA" w:rsidP="00C056FA">
      <w:pPr>
        <w:pStyle w:val="Heading1"/>
      </w:pPr>
      <w:bookmarkStart w:id="14" w:name="_Ref43243534"/>
      <w:r>
        <w:t>Conclusions</w:t>
      </w:r>
      <w:bookmarkEnd w:id="14"/>
    </w:p>
    <w:p w14:paraId="741717CE" w14:textId="77777777" w:rsidR="00BD3AEA" w:rsidRDefault="009E1F74" w:rsidP="0039654A">
      <w:r>
        <w:t>This paper presented a</w:t>
      </w:r>
      <w:r w:rsidR="00D229C1">
        <w:t xml:space="preserve"> systematic</w:t>
      </w:r>
      <w:r>
        <w:t xml:space="preserve"> literature review on the developments on </w:t>
      </w:r>
      <w:r w:rsidR="00D229C1">
        <w:t xml:space="preserve">automated </w:t>
      </w:r>
      <w:r>
        <w:t>text complexity classification and simplification</w:t>
      </w:r>
      <w:r w:rsidR="00D229C1">
        <w:t xml:space="preserve"> models and architectures</w:t>
      </w:r>
      <w:r>
        <w:t>. It is the intent of this review to identify trends in</w:t>
      </w:r>
      <w:r w:rsidR="00F60542">
        <w:t xml:space="preserve"> </w:t>
      </w:r>
      <w:r w:rsidR="001F6474">
        <w:t xml:space="preserve">the current state of the field </w:t>
      </w:r>
      <w:r>
        <w:t xml:space="preserve">and </w:t>
      </w:r>
      <w:r w:rsidR="001F6474">
        <w:t>identify ongoing issues</w:t>
      </w:r>
      <w:r w:rsidR="00D10AE4">
        <w:t xml:space="preserve"> of the practice</w:t>
      </w:r>
      <w:r w:rsidR="00995845">
        <w:t>.</w:t>
      </w:r>
      <w:r w:rsidR="00795BDA">
        <w:t xml:space="preserve"> </w:t>
      </w:r>
      <w:r w:rsidR="00795BDA">
        <w:t xml:space="preserve">It is the hope of the author that this paper can be used as a reference to discover </w:t>
      </w:r>
      <w:r w:rsidR="00D57EC0">
        <w:t xml:space="preserve">leading literature and methodologies in the field including the </w:t>
      </w:r>
      <w:r w:rsidR="00795BDA">
        <w:t xml:space="preserve">implementations of various corpora, complexity calculations, and </w:t>
      </w:r>
      <w:r w:rsidR="003575CF">
        <w:t>text</w:t>
      </w:r>
      <w:r w:rsidR="00795BDA">
        <w:t xml:space="preserve"> simplification models.</w:t>
      </w:r>
      <w:r w:rsidR="00995845">
        <w:t xml:space="preserve"> </w:t>
      </w:r>
    </w:p>
    <w:p w14:paraId="67DE5C9F" w14:textId="107C1453" w:rsidR="009E1F74" w:rsidRPr="00087054" w:rsidRDefault="009E1F74" w:rsidP="0039654A">
      <w:r>
        <w:t xml:space="preserve">Despite </w:t>
      </w:r>
      <w:r w:rsidR="00F135CE">
        <w:t>many</w:t>
      </w:r>
      <w:r>
        <w:t xml:space="preserve"> advances</w:t>
      </w:r>
      <w:r w:rsidR="00F135CE">
        <w:t xml:space="preserve"> over the previous 25 years of sentence complexity classification and simplification</w:t>
      </w:r>
      <w:r>
        <w:t>, the primary difficulty in the field is still the need for hand-tuning by researchers</w:t>
      </w:r>
      <w:r w:rsidR="00A53707">
        <w:t xml:space="preserve"> and subject matter experts</w:t>
      </w:r>
      <w:r w:rsidR="0095318B">
        <w:t xml:space="preserve">. </w:t>
      </w:r>
      <w:r w:rsidR="009214D2">
        <w:t xml:space="preserve">This paper outlines some </w:t>
      </w:r>
      <w:r>
        <w:t>recommended future research</w:t>
      </w:r>
      <w:r w:rsidR="0095318B">
        <w:t xml:space="preserve"> involving heavier utilization of neural networks for corpora generation, text complexity calculation, and text simplification architectures as described</w:t>
      </w:r>
      <w:r>
        <w:t xml:space="preserve"> in section </w:t>
      </w:r>
      <w:r>
        <w:fldChar w:fldCharType="begin"/>
      </w:r>
      <w:r>
        <w:instrText xml:space="preserve"> REF _Ref43243529 \r \h </w:instrText>
      </w:r>
      <w:r>
        <w:fldChar w:fldCharType="separate"/>
      </w:r>
      <w:r w:rsidR="00C87BE9">
        <w:t>VI</w:t>
      </w:r>
      <w:r>
        <w:fldChar w:fldCharType="end"/>
      </w:r>
      <w:r w:rsidR="009214D2">
        <w:t xml:space="preserve">. Given more time and attention, these methods </w:t>
      </w:r>
      <w:r w:rsidR="00795BDA">
        <w:t>could</w:t>
      </w:r>
      <w:r w:rsidR="009214D2">
        <w:t xml:space="preserve"> </w:t>
      </w:r>
      <w:r>
        <w:t>further minimize</w:t>
      </w:r>
      <w:r w:rsidR="0095318B">
        <w:t xml:space="preserve"> the need for human effort</w:t>
      </w:r>
      <w:r w:rsidR="00781A60">
        <w:t xml:space="preserve"> and improve automated simplification tasks</w:t>
      </w:r>
      <w:r>
        <w:t xml:space="preserve">. </w:t>
      </w:r>
    </w:p>
    <w:p w14:paraId="46E825D2" w14:textId="66459974" w:rsidR="0080791D" w:rsidRDefault="0080791D" w:rsidP="00D13268">
      <w:pPr>
        <w:pStyle w:val="Heading5"/>
        <w:jc w:val="center"/>
      </w:pPr>
      <w:r w:rsidRPr="005B520E">
        <w:t>Acknowledgment</w:t>
      </w:r>
    </w:p>
    <w:p w14:paraId="52FFB2DE" w14:textId="198B9E2E" w:rsidR="00575BCA" w:rsidRDefault="005B7473" w:rsidP="001A42EA">
      <w:pPr>
        <w:pStyle w:val="BodyText"/>
      </w:pPr>
      <w:r>
        <w:rPr>
          <w:lang w:val="en-US"/>
        </w:rPr>
        <w:t xml:space="preserve">The author is grateful to </w:t>
      </w:r>
      <w:r w:rsidR="004A09BB">
        <w:rPr>
          <w:lang w:val="en-US"/>
        </w:rPr>
        <w:t>Roma Patel for helping</w:t>
      </w:r>
      <w:r w:rsidR="001B1F53">
        <w:rPr>
          <w:lang w:val="en-US"/>
        </w:rPr>
        <w:t xml:space="preserve"> initially</w:t>
      </w:r>
      <w:r w:rsidR="004A09BB">
        <w:rPr>
          <w:lang w:val="en-US"/>
        </w:rPr>
        <w:t xml:space="preserve"> </w:t>
      </w:r>
      <w:r w:rsidR="00002FB4">
        <w:rPr>
          <w:lang w:val="en-US"/>
        </w:rPr>
        <w:t xml:space="preserve">guide this study toward interesting </w:t>
      </w:r>
      <w:r w:rsidR="008E4633">
        <w:rPr>
          <w:lang w:val="en-US"/>
        </w:rPr>
        <w:t xml:space="preserve">NLP </w:t>
      </w:r>
      <w:r w:rsidR="00FC139C">
        <w:rPr>
          <w:lang w:val="en-US"/>
        </w:rPr>
        <w:t>literature and topics</w:t>
      </w:r>
      <w:r w:rsidR="0080791D" w:rsidRPr="005B520E">
        <w:t>.</w:t>
      </w:r>
      <w:r w:rsidR="001A42EA">
        <w:t xml:space="preserve"> </w:t>
      </w:r>
    </w:p>
    <w:p w14:paraId="72D81DDA" w14:textId="33D304DC" w:rsidR="009303D9" w:rsidRPr="001038EC" w:rsidRDefault="009303D9" w:rsidP="00D13268">
      <w:pPr>
        <w:jc w:val="center"/>
        <w:rPr>
          <w:noProof/>
        </w:rPr>
      </w:pPr>
      <w:r w:rsidRPr="00D13268">
        <w:rPr>
          <w:rStyle w:val="SubtleReference"/>
        </w:rPr>
        <w:t>References</w:t>
      </w:r>
    </w:p>
    <w:p w14:paraId="0E8A4C10" w14:textId="77777777" w:rsidR="00455A9B" w:rsidRDefault="00C056FA" w:rsidP="00455A9B">
      <w:pPr>
        <w:pStyle w:val="Bibliography"/>
      </w:pPr>
      <w:r w:rsidRPr="001038EC">
        <w:fldChar w:fldCharType="begin"/>
      </w:r>
      <w:r w:rsidR="008E12D8">
        <w:instrText xml:space="preserve"> ADDIN ZOTERO_BIBL {"uncited":[],"omitted":[],"custom":[]} CSL_BIBLIOGRAPHY </w:instrText>
      </w:r>
      <w:r w:rsidRPr="001038EC">
        <w:fldChar w:fldCharType="separate"/>
      </w:r>
      <w:r w:rsidR="00455A9B">
        <w:t>[1]</w:t>
      </w:r>
      <w:r w:rsidR="00455A9B">
        <w:tab/>
        <w:t xml:space="preserve">M. Shardlow, “A Survey of Automated Text Simplification,” </w:t>
      </w:r>
      <w:r w:rsidR="00455A9B">
        <w:rPr>
          <w:i/>
          <w:iCs/>
        </w:rPr>
        <w:t xml:space="preserve">Int. J. Adv. </w:t>
      </w:r>
      <w:proofErr w:type="spellStart"/>
      <w:r w:rsidR="00455A9B">
        <w:rPr>
          <w:i/>
          <w:iCs/>
        </w:rPr>
        <w:t>Comput</w:t>
      </w:r>
      <w:proofErr w:type="spellEnd"/>
      <w:r w:rsidR="00455A9B">
        <w:rPr>
          <w:i/>
          <w:iCs/>
        </w:rPr>
        <w:t>. Sci. Appl.</w:t>
      </w:r>
      <w:r w:rsidR="00455A9B">
        <w:t xml:space="preserve">, vol. 4, no. 1, 2014, </w:t>
      </w:r>
      <w:proofErr w:type="spellStart"/>
      <w:r w:rsidR="00455A9B">
        <w:t>doi</w:t>
      </w:r>
      <w:proofErr w:type="spellEnd"/>
      <w:r w:rsidR="00455A9B">
        <w:t>: 10.14569/SpecialIssue.2014.040109.</w:t>
      </w:r>
    </w:p>
    <w:p w14:paraId="6A94C073" w14:textId="77777777" w:rsidR="00455A9B" w:rsidRDefault="00455A9B" w:rsidP="00455A9B">
      <w:pPr>
        <w:pStyle w:val="Bibliography"/>
      </w:pPr>
      <w:r>
        <w:t>[2]</w:t>
      </w:r>
      <w:r>
        <w:tab/>
        <w:t xml:space="preserve">S. Blum and E. A. </w:t>
      </w:r>
      <w:proofErr w:type="spellStart"/>
      <w:r>
        <w:t>Levenston</w:t>
      </w:r>
      <w:proofErr w:type="spellEnd"/>
      <w:r>
        <w:t xml:space="preserve">, “Universals of Lexical Simplification,” </w:t>
      </w:r>
      <w:r>
        <w:rPr>
          <w:i/>
          <w:iCs/>
        </w:rPr>
        <w:t>Lang. Learn.</w:t>
      </w:r>
      <w:r>
        <w:t xml:space="preserve">, vol. 28, no. 2, pp. 399–415, 1978, </w:t>
      </w:r>
      <w:proofErr w:type="spellStart"/>
      <w:r>
        <w:t>doi</w:t>
      </w:r>
      <w:proofErr w:type="spellEnd"/>
      <w:r>
        <w:t>: 10.1111/j.1467-</w:t>
      </w:r>
      <w:proofErr w:type="gramStart"/>
      <w:r>
        <w:t>1770.1978.tb</w:t>
      </w:r>
      <w:proofErr w:type="gramEnd"/>
      <w:r>
        <w:t>00143.x.</w:t>
      </w:r>
    </w:p>
    <w:p w14:paraId="67A7F648" w14:textId="77777777" w:rsidR="00455A9B" w:rsidRDefault="00455A9B" w:rsidP="00455A9B">
      <w:pPr>
        <w:pStyle w:val="Bibliography"/>
      </w:pPr>
      <w:r>
        <w:t>[3]</w:t>
      </w:r>
      <w:r>
        <w:tab/>
        <w:t xml:space="preserve">A. </w:t>
      </w:r>
      <w:proofErr w:type="spellStart"/>
      <w:r>
        <w:t>Siddharthan</w:t>
      </w:r>
      <w:proofErr w:type="spellEnd"/>
      <w:r>
        <w:t xml:space="preserve">, “Syntactic Simplification and Text Cohesion,” </w:t>
      </w:r>
      <w:r>
        <w:rPr>
          <w:i/>
          <w:iCs/>
        </w:rPr>
        <w:t xml:space="preserve">Res. Lang. </w:t>
      </w:r>
      <w:proofErr w:type="spellStart"/>
      <w:r>
        <w:rPr>
          <w:i/>
          <w:iCs/>
        </w:rPr>
        <w:t>Comput</w:t>
      </w:r>
      <w:proofErr w:type="spellEnd"/>
      <w:r>
        <w:rPr>
          <w:i/>
          <w:iCs/>
        </w:rPr>
        <w:t>.</w:t>
      </w:r>
      <w:r>
        <w:t xml:space="preserve">, vol. 4, no. 1, pp. 77–109, Jun. 2006, </w:t>
      </w:r>
      <w:proofErr w:type="spellStart"/>
      <w:r>
        <w:t>doi</w:t>
      </w:r>
      <w:proofErr w:type="spellEnd"/>
      <w:r>
        <w:t>: 10.1007/s11168-006-9011-1.</w:t>
      </w:r>
    </w:p>
    <w:p w14:paraId="31A027AF" w14:textId="77777777" w:rsidR="00455A9B" w:rsidRDefault="00455A9B" w:rsidP="00455A9B">
      <w:pPr>
        <w:pStyle w:val="Bibliography"/>
      </w:pPr>
      <w:r>
        <w:t>[4]</w:t>
      </w:r>
      <w:r>
        <w:tab/>
        <w:t xml:space="preserve">F. </w:t>
      </w:r>
      <w:proofErr w:type="spellStart"/>
      <w:r>
        <w:t>Kiliçkaya</w:t>
      </w:r>
      <w:proofErr w:type="spellEnd"/>
      <w:r>
        <w:t xml:space="preserve">, </w:t>
      </w:r>
      <w:r>
        <w:rPr>
          <w:i/>
          <w:iCs/>
        </w:rPr>
        <w:t>Authentic Materials and Cultural Content in EFL Classrooms</w:t>
      </w:r>
      <w:r>
        <w:t>, vol. 10, no. 7. 2004.</w:t>
      </w:r>
    </w:p>
    <w:p w14:paraId="681F4441" w14:textId="77777777" w:rsidR="00455A9B" w:rsidRDefault="00455A9B" w:rsidP="00455A9B">
      <w:pPr>
        <w:pStyle w:val="Bibliography"/>
      </w:pPr>
      <w:r>
        <w:t>[5]</w:t>
      </w:r>
      <w:r>
        <w:tab/>
        <w:t>L. Feng, “Text Simpliﬁcation: A Survey,” p. 35.</w:t>
      </w:r>
    </w:p>
    <w:p w14:paraId="128A7018" w14:textId="77777777" w:rsidR="00455A9B" w:rsidRDefault="00455A9B" w:rsidP="00455A9B">
      <w:pPr>
        <w:pStyle w:val="Bibliography"/>
      </w:pPr>
      <w:r>
        <w:t>[6]</w:t>
      </w:r>
      <w:r>
        <w:tab/>
        <w:t xml:space="preserve">B. </w:t>
      </w:r>
      <w:proofErr w:type="spellStart"/>
      <w:r>
        <w:t>Beigman</w:t>
      </w:r>
      <w:proofErr w:type="spellEnd"/>
      <w:r>
        <w:t xml:space="preserve"> </w:t>
      </w:r>
      <w:proofErr w:type="spellStart"/>
      <w:r>
        <w:t>Klebanov</w:t>
      </w:r>
      <w:proofErr w:type="spellEnd"/>
      <w:r>
        <w:t xml:space="preserve">, K. Knight, and D. </w:t>
      </w:r>
      <w:proofErr w:type="spellStart"/>
      <w:r>
        <w:t>Marcu</w:t>
      </w:r>
      <w:proofErr w:type="spellEnd"/>
      <w:r>
        <w:t xml:space="preserve">, “Text Simplification for Information-Seeking Applications,” in </w:t>
      </w:r>
      <w:r>
        <w:rPr>
          <w:i/>
          <w:iCs/>
        </w:rPr>
        <w:t xml:space="preserve">On the Move to Meaningful Internet Systems 2004: </w:t>
      </w:r>
      <w:proofErr w:type="spellStart"/>
      <w:r>
        <w:rPr>
          <w:i/>
          <w:iCs/>
        </w:rPr>
        <w:t>CoopIS</w:t>
      </w:r>
      <w:proofErr w:type="spellEnd"/>
      <w:r>
        <w:rPr>
          <w:i/>
          <w:iCs/>
        </w:rPr>
        <w:t>, DOA, and ODBASE</w:t>
      </w:r>
      <w:r>
        <w:t xml:space="preserve">, Berlin, Heidelberg, 2004, pp. 735–747, </w:t>
      </w:r>
      <w:proofErr w:type="spellStart"/>
      <w:r>
        <w:t>doi</w:t>
      </w:r>
      <w:proofErr w:type="spellEnd"/>
      <w:r>
        <w:t>: 10.1007/978-3-540-30468-5_47.</w:t>
      </w:r>
    </w:p>
    <w:p w14:paraId="63FB1392" w14:textId="77777777" w:rsidR="00455A9B" w:rsidRDefault="00455A9B" w:rsidP="00455A9B">
      <w:pPr>
        <w:pStyle w:val="Bibliography"/>
      </w:pPr>
      <w:r>
        <w:t>[7]</w:t>
      </w:r>
      <w:r>
        <w:tab/>
        <w:t xml:space="preserve">R. Chandrasekar, C. Doran, and B. Srinivas, “Motivations and methods for text simplification,” in </w:t>
      </w:r>
      <w:r>
        <w:rPr>
          <w:i/>
          <w:iCs/>
        </w:rPr>
        <w:t>Proceedings of the 16th conference on Computational linguistics - Volume 2</w:t>
      </w:r>
      <w:r>
        <w:t xml:space="preserve">, Copenhagen, Denmark, Aug. 1996, pp. 1041–1044, </w:t>
      </w:r>
      <w:proofErr w:type="spellStart"/>
      <w:r>
        <w:t>doi</w:t>
      </w:r>
      <w:proofErr w:type="spellEnd"/>
      <w:r>
        <w:t>: 10.3115/993268.993361.</w:t>
      </w:r>
    </w:p>
    <w:p w14:paraId="322AB37D" w14:textId="77777777" w:rsidR="00455A9B" w:rsidRDefault="00455A9B" w:rsidP="00455A9B">
      <w:pPr>
        <w:pStyle w:val="Bibliography"/>
      </w:pPr>
      <w:r>
        <w:t>[8]</w:t>
      </w:r>
      <w:r>
        <w:tab/>
        <w:t xml:space="preserve">J. Burstein, J. Shore, J. Sabatini, Y.-W. Lee, and M. Ventura, “The Automated Text Adaptation Tool,” in </w:t>
      </w:r>
      <w:r>
        <w:rPr>
          <w:i/>
          <w:iCs/>
        </w:rPr>
        <w:t>Proceedings of Human Language Technologies: The Annual Conference of the North American Chapter of the Association for Computational Linguistics (NAACL-HLT)</w:t>
      </w:r>
      <w:r>
        <w:t>, Rochester, New York, USA, Apr. 2007, pp. 3–4, Accessed: Jun. 16, 2020. [Online]. Available: https://www.aclweb.org/anthology/N07-4002.</w:t>
      </w:r>
    </w:p>
    <w:p w14:paraId="2B348805" w14:textId="77777777" w:rsidR="00455A9B" w:rsidRDefault="00455A9B" w:rsidP="00455A9B">
      <w:pPr>
        <w:pStyle w:val="Bibliography"/>
      </w:pPr>
      <w:r>
        <w:t>[9]</w:t>
      </w:r>
      <w:r>
        <w:tab/>
        <w:t>S. Williams and E. Reiter, “Generating readable texts for readers with low basic skills,” presented at the Proceeding of the 10th European Workshop on Natural Language Generation, Aberdeen, UK, 2005, Accessed: Jun. 16, 2020. [Online]. Available: http://www.ling.helsinki.fi/~gwilcock/ENLG-05/.</w:t>
      </w:r>
    </w:p>
    <w:p w14:paraId="1952F7D8" w14:textId="77777777" w:rsidR="00455A9B" w:rsidRDefault="00455A9B" w:rsidP="00455A9B">
      <w:pPr>
        <w:pStyle w:val="Bibliography"/>
      </w:pPr>
      <w:r>
        <w:t>[10]</w:t>
      </w:r>
      <w:r>
        <w:tab/>
        <w:t xml:space="preserve">K. Inui, A. Fujita, T. Takahashi, R. Iida, and T. </w:t>
      </w:r>
      <w:proofErr w:type="spellStart"/>
      <w:r>
        <w:t>Iwakura</w:t>
      </w:r>
      <w:proofErr w:type="spellEnd"/>
      <w:r>
        <w:t xml:space="preserve">, “Text simplification for reading assistance: a project note,” in </w:t>
      </w:r>
      <w:r>
        <w:rPr>
          <w:i/>
          <w:iCs/>
        </w:rPr>
        <w:t>Proceedings of the second international workshop on Paraphrasing - Volume 16</w:t>
      </w:r>
      <w:r>
        <w:t xml:space="preserve">, Sapporo, Japan, Jul. 2003, pp. 9–16, </w:t>
      </w:r>
      <w:proofErr w:type="spellStart"/>
      <w:r>
        <w:t>doi</w:t>
      </w:r>
      <w:proofErr w:type="spellEnd"/>
      <w:r>
        <w:t>: 10.3115/1118984.1118986.</w:t>
      </w:r>
    </w:p>
    <w:p w14:paraId="1EFACCA6" w14:textId="77777777" w:rsidR="00455A9B" w:rsidRDefault="00455A9B" w:rsidP="00455A9B">
      <w:pPr>
        <w:pStyle w:val="Bibliography"/>
      </w:pPr>
      <w:r>
        <w:t>[11]</w:t>
      </w:r>
      <w:r>
        <w:tab/>
        <w:t>S. L. Devlin, “Simplifying natural language for aphasic readers.,” Ph.D., University of Sunderland, 1999.</w:t>
      </w:r>
    </w:p>
    <w:p w14:paraId="1689B21B" w14:textId="77777777" w:rsidR="00455A9B" w:rsidRDefault="00455A9B" w:rsidP="00455A9B">
      <w:pPr>
        <w:pStyle w:val="Bibliography"/>
      </w:pPr>
      <w:r>
        <w:t>[12]</w:t>
      </w:r>
      <w:r>
        <w:tab/>
        <w:t xml:space="preserve">S. Devlin and G. Unthank, “Helping aphasic people process online information,” in </w:t>
      </w:r>
      <w:r>
        <w:rPr>
          <w:i/>
          <w:iCs/>
        </w:rPr>
        <w:t>Proceedings of the 8th international ACM SIGACCESS conference on Computers and accessibility</w:t>
      </w:r>
      <w:r>
        <w:t xml:space="preserve">, Portland, Oregon, USA, Oct. 2006, pp. 225–226, </w:t>
      </w:r>
      <w:proofErr w:type="spellStart"/>
      <w:r>
        <w:t>doi</w:t>
      </w:r>
      <w:proofErr w:type="spellEnd"/>
      <w:r>
        <w:t>: 10.1145/1168987.1169027.</w:t>
      </w:r>
    </w:p>
    <w:p w14:paraId="3B827952" w14:textId="77777777" w:rsidR="00455A9B" w:rsidRDefault="00455A9B" w:rsidP="00455A9B">
      <w:pPr>
        <w:pStyle w:val="Bibliography"/>
      </w:pPr>
      <w:r>
        <w:t>[13]</w:t>
      </w:r>
      <w:r>
        <w:tab/>
        <w:t>Y. M. Canning, “Syntactic simplification of text,” Ph.D., University of Sunderland, 2002.</w:t>
      </w:r>
    </w:p>
    <w:p w14:paraId="17750B85" w14:textId="77777777" w:rsidR="00455A9B" w:rsidRDefault="00455A9B" w:rsidP="00455A9B">
      <w:pPr>
        <w:pStyle w:val="Bibliography"/>
      </w:pPr>
      <w:r>
        <w:t>[14]</w:t>
      </w:r>
      <w:r>
        <w:tab/>
        <w:t xml:space="preserve">Y. Canning and J. Tait, “Syntactic Simplification of Newspaper Text for Aphasic Readers,” </w:t>
      </w:r>
      <w:r>
        <w:rPr>
          <w:i/>
          <w:iCs/>
        </w:rPr>
        <w:t>ACM SIGIR Forum</w:t>
      </w:r>
      <w:r>
        <w:t xml:space="preserve">, vol. 33, no. 1, pp. 6–11, Sep. 1999, </w:t>
      </w:r>
      <w:proofErr w:type="spellStart"/>
      <w:r>
        <w:t>doi</w:t>
      </w:r>
      <w:proofErr w:type="spellEnd"/>
      <w:r>
        <w:t>: 10.1145/331403.331410.</w:t>
      </w:r>
    </w:p>
    <w:p w14:paraId="0047A0CC" w14:textId="77777777" w:rsidR="00455A9B" w:rsidRDefault="00455A9B" w:rsidP="00455A9B">
      <w:pPr>
        <w:pStyle w:val="Bibliography"/>
      </w:pPr>
      <w:r>
        <w:t>[15]</w:t>
      </w:r>
      <w:r>
        <w:tab/>
        <w:t xml:space="preserve">J. Carroll, G. </w:t>
      </w:r>
      <w:proofErr w:type="spellStart"/>
      <w:r>
        <w:t>Minnen</w:t>
      </w:r>
      <w:proofErr w:type="spellEnd"/>
      <w:r>
        <w:t>, Y. Canning, S. Devlin, and J. Tait, “Practical Simplification of English Newspaper Text to Assist Aphasic Readers,” p. 5, Jul. 1998.</w:t>
      </w:r>
    </w:p>
    <w:p w14:paraId="56F05D6B" w14:textId="77777777" w:rsidR="00455A9B" w:rsidRDefault="00455A9B" w:rsidP="00455A9B">
      <w:pPr>
        <w:pStyle w:val="Bibliography"/>
      </w:pPr>
      <w:r>
        <w:t>[16]</w:t>
      </w:r>
      <w:r>
        <w:tab/>
        <w:t xml:space="preserve">B. </w:t>
      </w:r>
      <w:proofErr w:type="spellStart"/>
      <w:r>
        <w:t>Kitchenham</w:t>
      </w:r>
      <w:proofErr w:type="spellEnd"/>
      <w:r>
        <w:t>, “Procedures for Performing Systematic Reviews,” p. 33.</w:t>
      </w:r>
    </w:p>
    <w:p w14:paraId="5E3CAB43" w14:textId="77777777" w:rsidR="00455A9B" w:rsidRDefault="00455A9B" w:rsidP="00455A9B">
      <w:pPr>
        <w:pStyle w:val="Bibliography"/>
      </w:pPr>
      <w:r>
        <w:t>[17]</w:t>
      </w:r>
      <w:r>
        <w:tab/>
        <w:t xml:space="preserve">M. Harman, S. A. Mansouri, and Y. Zhang, “Search-based software engineering: Trends, techniques and applications,” </w:t>
      </w:r>
      <w:r>
        <w:rPr>
          <w:i/>
          <w:iCs/>
        </w:rPr>
        <w:t xml:space="preserve">ACM </w:t>
      </w:r>
      <w:proofErr w:type="spellStart"/>
      <w:r>
        <w:rPr>
          <w:i/>
          <w:iCs/>
        </w:rPr>
        <w:t>Comput</w:t>
      </w:r>
      <w:proofErr w:type="spellEnd"/>
      <w:r>
        <w:rPr>
          <w:i/>
          <w:iCs/>
        </w:rPr>
        <w:t xml:space="preserve">. </w:t>
      </w:r>
      <w:proofErr w:type="spellStart"/>
      <w:r>
        <w:rPr>
          <w:i/>
          <w:iCs/>
        </w:rPr>
        <w:t>Surv</w:t>
      </w:r>
      <w:proofErr w:type="spellEnd"/>
      <w:r>
        <w:rPr>
          <w:i/>
          <w:iCs/>
        </w:rPr>
        <w:t>.</w:t>
      </w:r>
      <w:r>
        <w:t xml:space="preserve">, vol. 45, no. 1, p. 11:1–11:61, Dec. 2012, </w:t>
      </w:r>
      <w:proofErr w:type="spellStart"/>
      <w:r>
        <w:t>doi</w:t>
      </w:r>
      <w:proofErr w:type="spellEnd"/>
      <w:r>
        <w:t>: 10.1145/2379776.2379787.</w:t>
      </w:r>
    </w:p>
    <w:p w14:paraId="588305F3" w14:textId="77777777" w:rsidR="00455A9B" w:rsidRDefault="00455A9B" w:rsidP="00455A9B">
      <w:pPr>
        <w:pStyle w:val="Bibliography"/>
      </w:pPr>
      <w:r>
        <w:t>[18]</w:t>
      </w:r>
      <w:r>
        <w:tab/>
        <w:t xml:space="preserve">A. </w:t>
      </w:r>
      <w:proofErr w:type="spellStart"/>
      <w:r>
        <w:t>Aleti</w:t>
      </w:r>
      <w:proofErr w:type="spellEnd"/>
      <w:r>
        <w:t xml:space="preserve">, B. </w:t>
      </w:r>
      <w:proofErr w:type="spellStart"/>
      <w:r>
        <w:t>Buhnova</w:t>
      </w:r>
      <w:proofErr w:type="spellEnd"/>
      <w:r>
        <w:t xml:space="preserve">, L. </w:t>
      </w:r>
      <w:proofErr w:type="spellStart"/>
      <w:r>
        <w:t>Grunske</w:t>
      </w:r>
      <w:proofErr w:type="spellEnd"/>
      <w:r>
        <w:t xml:space="preserve">, A. </w:t>
      </w:r>
      <w:proofErr w:type="spellStart"/>
      <w:r>
        <w:t>Koziolek</w:t>
      </w:r>
      <w:proofErr w:type="spellEnd"/>
      <w:r>
        <w:t xml:space="preserve">, and I. </w:t>
      </w:r>
      <w:proofErr w:type="spellStart"/>
      <w:r>
        <w:t>Meedeniya</w:t>
      </w:r>
      <w:proofErr w:type="spellEnd"/>
      <w:r>
        <w:t xml:space="preserve">, “Software Architecture Optimization Methods: A Systematic Literature Review,” </w:t>
      </w:r>
      <w:r>
        <w:rPr>
          <w:i/>
          <w:iCs/>
        </w:rPr>
        <w:t xml:space="preserve">IEEE Trans. </w:t>
      </w:r>
      <w:proofErr w:type="spellStart"/>
      <w:r>
        <w:rPr>
          <w:i/>
          <w:iCs/>
        </w:rPr>
        <w:t>Softw</w:t>
      </w:r>
      <w:proofErr w:type="spellEnd"/>
      <w:r>
        <w:rPr>
          <w:i/>
          <w:iCs/>
        </w:rPr>
        <w:t>. Eng.</w:t>
      </w:r>
      <w:r>
        <w:t xml:space="preserve">, vol. 39, no. 5, pp. 658–683, May 2013, </w:t>
      </w:r>
      <w:proofErr w:type="spellStart"/>
      <w:r>
        <w:t>doi</w:t>
      </w:r>
      <w:proofErr w:type="spellEnd"/>
      <w:r>
        <w:t>: 10.1109/TSE.2012.64.</w:t>
      </w:r>
    </w:p>
    <w:p w14:paraId="35882899" w14:textId="77777777" w:rsidR="00455A9B" w:rsidRDefault="00455A9B" w:rsidP="00455A9B">
      <w:pPr>
        <w:pStyle w:val="Bibliography"/>
      </w:pPr>
      <w:r>
        <w:t>[19]</w:t>
      </w:r>
      <w:r>
        <w:tab/>
        <w:t xml:space="preserve">W. Xu, C. </w:t>
      </w:r>
      <w:proofErr w:type="spellStart"/>
      <w:r>
        <w:t>Napoles</w:t>
      </w:r>
      <w:proofErr w:type="spellEnd"/>
      <w:r>
        <w:t xml:space="preserve">, E. Pavlick, Q. Chen, and C. </w:t>
      </w:r>
      <w:proofErr w:type="spellStart"/>
      <w:r>
        <w:t>Callison</w:t>
      </w:r>
      <w:proofErr w:type="spellEnd"/>
      <w:r>
        <w:t xml:space="preserve">-Burch, “Optimizing Statistical Machine Translation for Text Simplification,” </w:t>
      </w:r>
      <w:r>
        <w:rPr>
          <w:i/>
          <w:iCs/>
        </w:rPr>
        <w:t xml:space="preserve">Trans. Assoc. </w:t>
      </w:r>
      <w:proofErr w:type="spellStart"/>
      <w:r>
        <w:rPr>
          <w:i/>
          <w:iCs/>
        </w:rPr>
        <w:t>Comput</w:t>
      </w:r>
      <w:proofErr w:type="spellEnd"/>
      <w:r>
        <w:rPr>
          <w:i/>
          <w:iCs/>
        </w:rPr>
        <w:t>. Linguist.</w:t>
      </w:r>
      <w:r>
        <w:t xml:space="preserve">, vol. 4, pp. 401–415, Dec. 2016, </w:t>
      </w:r>
      <w:proofErr w:type="spellStart"/>
      <w:r>
        <w:t>doi</w:t>
      </w:r>
      <w:proofErr w:type="spellEnd"/>
      <w:r>
        <w:t>: 10.1162/tacl_a_00107.</w:t>
      </w:r>
    </w:p>
    <w:p w14:paraId="438A4FF2" w14:textId="77777777" w:rsidR="00455A9B" w:rsidRDefault="00455A9B" w:rsidP="00455A9B">
      <w:pPr>
        <w:pStyle w:val="Bibliography"/>
      </w:pPr>
      <w:r>
        <w:t>[20]</w:t>
      </w:r>
      <w:r>
        <w:tab/>
        <w:t xml:space="preserve">R. </w:t>
      </w:r>
      <w:proofErr w:type="spellStart"/>
      <w:r>
        <w:t>Stodden</w:t>
      </w:r>
      <w:proofErr w:type="spellEnd"/>
      <w:r>
        <w:t xml:space="preserve"> and L. </w:t>
      </w:r>
      <w:proofErr w:type="spellStart"/>
      <w:r>
        <w:t>Kallmeyer</w:t>
      </w:r>
      <w:proofErr w:type="spellEnd"/>
      <w:r>
        <w:t>, “A multi-lingual and cross-domain analysis of features for text simplification,” May 2020, pp. 77–84, Accessed: Jun. 17, 2020. [Online]. Available: https://www.aclweb.org/anthology/2020.readi-1.12.</w:t>
      </w:r>
    </w:p>
    <w:p w14:paraId="2C29D301" w14:textId="77777777" w:rsidR="00455A9B" w:rsidRDefault="00455A9B" w:rsidP="00455A9B">
      <w:pPr>
        <w:pStyle w:val="Bibliography"/>
      </w:pPr>
      <w:r>
        <w:t>[21]</w:t>
      </w:r>
      <w:r>
        <w:tab/>
        <w:t xml:space="preserve">S. </w:t>
      </w:r>
      <w:proofErr w:type="spellStart"/>
      <w:r>
        <w:t>Stajner</w:t>
      </w:r>
      <w:proofErr w:type="spellEnd"/>
      <w:r>
        <w:t xml:space="preserve">, S. P. </w:t>
      </w:r>
      <w:proofErr w:type="spellStart"/>
      <w:r>
        <w:t>Ponzetto</w:t>
      </w:r>
      <w:proofErr w:type="spellEnd"/>
      <w:r>
        <w:t xml:space="preserve">, and H. </w:t>
      </w:r>
      <w:proofErr w:type="spellStart"/>
      <w:r>
        <w:t>Stuckenschmidt</w:t>
      </w:r>
      <w:proofErr w:type="spellEnd"/>
      <w:r>
        <w:t xml:space="preserve">, “Automatic Assessment of Absolute Sentence Complexity,” in </w:t>
      </w:r>
      <w:r>
        <w:rPr>
          <w:i/>
          <w:iCs/>
        </w:rPr>
        <w:t>Proceedings of the Twenty-Sixth International Joint Conference on Artificial Intelligence</w:t>
      </w:r>
      <w:r>
        <w:t xml:space="preserve">, Melbourne, Australia, Aug. 2017, pp. 4096–4102, </w:t>
      </w:r>
      <w:proofErr w:type="spellStart"/>
      <w:r>
        <w:t>doi</w:t>
      </w:r>
      <w:proofErr w:type="spellEnd"/>
      <w:r>
        <w:t>: 10.24963/ijcai.2017/572.</w:t>
      </w:r>
    </w:p>
    <w:p w14:paraId="5B9089E7" w14:textId="77777777" w:rsidR="00455A9B" w:rsidRDefault="00455A9B" w:rsidP="00455A9B">
      <w:pPr>
        <w:pStyle w:val="Bibliography"/>
      </w:pPr>
      <w:r>
        <w:t>[22]</w:t>
      </w:r>
      <w:r>
        <w:tab/>
        <w:t xml:space="preserve">R. </w:t>
      </w:r>
      <w:proofErr w:type="spellStart"/>
      <w:r>
        <w:t>Kriz</w:t>
      </w:r>
      <w:proofErr w:type="spellEnd"/>
      <w:r>
        <w:t xml:space="preserve"> </w:t>
      </w:r>
      <w:r>
        <w:rPr>
          <w:i/>
          <w:iCs/>
        </w:rPr>
        <w:t>et al.</w:t>
      </w:r>
      <w:r>
        <w:t xml:space="preserve">, “Complexity-Weighted Loss and Diverse Reranking for Sentence Simplification,” </w:t>
      </w:r>
      <w:r>
        <w:rPr>
          <w:i/>
          <w:iCs/>
        </w:rPr>
        <w:t>ArXiv190402767 Cs</w:t>
      </w:r>
      <w:r>
        <w:t>, Apr. 2019, Accessed: Jun. 18, 2020. [Online]. Available: http://arxiv.org/abs/1904.02767.</w:t>
      </w:r>
    </w:p>
    <w:p w14:paraId="53075A21" w14:textId="77777777" w:rsidR="00455A9B" w:rsidRDefault="00455A9B" w:rsidP="00455A9B">
      <w:pPr>
        <w:pStyle w:val="Bibliography"/>
      </w:pPr>
      <w:r>
        <w:t>[23]</w:t>
      </w:r>
      <w:r>
        <w:tab/>
        <w:t xml:space="preserve">S. Zhao, R. Meng, D. He, S. Andi, and P. Bambang, “Integrating Transformer and Paraphrase Rules for Sentence Simplification,” </w:t>
      </w:r>
      <w:r>
        <w:rPr>
          <w:i/>
          <w:iCs/>
        </w:rPr>
        <w:t>ArXiv181011193 Cs</w:t>
      </w:r>
      <w:r>
        <w:t>, Oct. 2018, Accessed: Jun. 18, 2020. [Online]. Available: http://arxiv.org/abs/1810.11193.</w:t>
      </w:r>
    </w:p>
    <w:p w14:paraId="5C197D74" w14:textId="77777777" w:rsidR="00455A9B" w:rsidRDefault="00455A9B" w:rsidP="00455A9B">
      <w:pPr>
        <w:pStyle w:val="Bibliography"/>
      </w:pPr>
      <w:r>
        <w:t>[24]</w:t>
      </w:r>
      <w:r>
        <w:tab/>
        <w:t xml:space="preserve">X. Zhang and M. </w:t>
      </w:r>
      <w:proofErr w:type="spellStart"/>
      <w:r>
        <w:t>Lapata</w:t>
      </w:r>
      <w:proofErr w:type="spellEnd"/>
      <w:r>
        <w:t xml:space="preserve">, “Sentence Simplification with Deep Reinforcement Learning,” in </w:t>
      </w:r>
      <w:r>
        <w:rPr>
          <w:i/>
          <w:iCs/>
        </w:rPr>
        <w:t>Proceedings of the 2017 Conference on Empirical Methods in Natural Language Processing</w:t>
      </w:r>
      <w:r>
        <w:t xml:space="preserve">, Copenhagen, Denmark, Sep. 2017, pp. 584–594, </w:t>
      </w:r>
      <w:proofErr w:type="spellStart"/>
      <w:r>
        <w:t>doi</w:t>
      </w:r>
      <w:proofErr w:type="spellEnd"/>
      <w:r>
        <w:t>: 10.18653/v1/D17-1062.</w:t>
      </w:r>
    </w:p>
    <w:p w14:paraId="58EEA055" w14:textId="77777777" w:rsidR="00455A9B" w:rsidRDefault="00455A9B" w:rsidP="00455A9B">
      <w:pPr>
        <w:pStyle w:val="Bibliography"/>
      </w:pPr>
      <w:r>
        <w:t>[25]</w:t>
      </w:r>
      <w:r>
        <w:tab/>
        <w:t xml:space="preserve">T. Vu, B. Hu, T. </w:t>
      </w:r>
      <w:proofErr w:type="spellStart"/>
      <w:r>
        <w:t>Munkhdalai</w:t>
      </w:r>
      <w:proofErr w:type="spellEnd"/>
      <w:r>
        <w:t xml:space="preserve">, and H. Yu, “Sentence Simplification with Memory-Augmented Neural Networks,” </w:t>
      </w:r>
      <w:r>
        <w:rPr>
          <w:i/>
          <w:iCs/>
        </w:rPr>
        <w:t>ArXiv180407445 Cs</w:t>
      </w:r>
      <w:r>
        <w:t>, Apr. 2018, Accessed: Jun. 18, 2020. [Online]. Available: http://arxiv.org/abs/1804.07445.</w:t>
      </w:r>
    </w:p>
    <w:p w14:paraId="5589CADF" w14:textId="77777777" w:rsidR="00455A9B" w:rsidRDefault="00455A9B" w:rsidP="00455A9B">
      <w:pPr>
        <w:pStyle w:val="Bibliography"/>
      </w:pPr>
      <w:r>
        <w:t>[26]</w:t>
      </w:r>
      <w:r>
        <w:tab/>
        <w:t xml:space="preserve">R. </w:t>
      </w:r>
      <w:proofErr w:type="spellStart"/>
      <w:r>
        <w:t>Barzilay</w:t>
      </w:r>
      <w:proofErr w:type="spellEnd"/>
      <w:r>
        <w:t xml:space="preserve"> and N. </w:t>
      </w:r>
      <w:proofErr w:type="spellStart"/>
      <w:r>
        <w:t>Elhadad</w:t>
      </w:r>
      <w:proofErr w:type="spellEnd"/>
      <w:r>
        <w:t xml:space="preserve">, “Sentence alignment for monolingual comparable corpora,” in </w:t>
      </w:r>
      <w:r>
        <w:rPr>
          <w:i/>
          <w:iCs/>
        </w:rPr>
        <w:t>Proceedings of the 2003 conference on Empirical methods in natural language processing</w:t>
      </w:r>
      <w:r>
        <w:t xml:space="preserve">, USA, Jul. 2003, pp. 25–32, </w:t>
      </w:r>
      <w:proofErr w:type="spellStart"/>
      <w:r>
        <w:t>doi</w:t>
      </w:r>
      <w:proofErr w:type="spellEnd"/>
      <w:r>
        <w:t>: 10.3115/1119355.1119359.</w:t>
      </w:r>
    </w:p>
    <w:p w14:paraId="2238BFBB" w14:textId="77777777" w:rsidR="00455A9B" w:rsidRDefault="00455A9B" w:rsidP="00455A9B">
      <w:pPr>
        <w:pStyle w:val="Bibliography"/>
      </w:pPr>
      <w:r>
        <w:t>[27]</w:t>
      </w:r>
      <w:r>
        <w:tab/>
        <w:t xml:space="preserve">S. </w:t>
      </w:r>
      <w:proofErr w:type="spellStart"/>
      <w:r>
        <w:t>Štajner</w:t>
      </w:r>
      <w:proofErr w:type="spellEnd"/>
      <w:r>
        <w:t xml:space="preserve">, H. </w:t>
      </w:r>
      <w:proofErr w:type="spellStart"/>
      <w:r>
        <w:t>Béchara</w:t>
      </w:r>
      <w:proofErr w:type="spellEnd"/>
      <w:r>
        <w:t xml:space="preserve">, and H. </w:t>
      </w:r>
      <w:proofErr w:type="spellStart"/>
      <w:r>
        <w:t>Saggion</w:t>
      </w:r>
      <w:proofErr w:type="spellEnd"/>
      <w:r>
        <w:t xml:space="preserve">, “A Deeper Exploration of the Standard PB-SMT Approach to Text Simplification and its Evaluation,” in </w:t>
      </w:r>
      <w:r>
        <w:rPr>
          <w:i/>
          <w:iCs/>
        </w:rPr>
        <w:t>Proceedings of the 53rd Annual Meeting of the Association for Computational Linguistics and the 7th International Joint Conference on Natural Language Processing (Volume 2: Short Papers)</w:t>
      </w:r>
      <w:r>
        <w:t xml:space="preserve">, Beijing, China, Jul. 2015, pp. 823–828, </w:t>
      </w:r>
      <w:proofErr w:type="spellStart"/>
      <w:r>
        <w:t>doi</w:t>
      </w:r>
      <w:proofErr w:type="spellEnd"/>
      <w:r>
        <w:t>: 10.3115/v1/P15-2135.</w:t>
      </w:r>
    </w:p>
    <w:p w14:paraId="76201FEE" w14:textId="77777777" w:rsidR="00455A9B" w:rsidRDefault="00455A9B" w:rsidP="00455A9B">
      <w:pPr>
        <w:pStyle w:val="Bibliography"/>
      </w:pPr>
      <w:r>
        <w:t>[28]</w:t>
      </w:r>
      <w:r>
        <w:tab/>
        <w:t xml:space="preserve">J. J. Li and A. </w:t>
      </w:r>
      <w:proofErr w:type="spellStart"/>
      <w:r>
        <w:t>Nenkova</w:t>
      </w:r>
      <w:proofErr w:type="spellEnd"/>
      <w:r>
        <w:t>, “Fast and Accurate Prediction of Sentence Specificity,” presented at the Twenty-Ninth AAAI Conference on Artificial Intelligence, Feb. 2015, Accessed: Jun. 18, 2020. [Online]. Available: https://www.aaai.org/ocs/index.php/AAAI/AAAI15/paper/view/9941.</w:t>
      </w:r>
    </w:p>
    <w:p w14:paraId="4975D3BD" w14:textId="77777777" w:rsidR="00455A9B" w:rsidRDefault="00455A9B" w:rsidP="00455A9B">
      <w:pPr>
        <w:pStyle w:val="Bibliography"/>
      </w:pPr>
      <w:r>
        <w:t>[29]</w:t>
      </w:r>
      <w:r>
        <w:tab/>
        <w:t xml:space="preserve">Z. Zhu, D. Bernhard, and I. </w:t>
      </w:r>
      <w:proofErr w:type="spellStart"/>
      <w:r>
        <w:t>Gurevych</w:t>
      </w:r>
      <w:proofErr w:type="spellEnd"/>
      <w:r>
        <w:t xml:space="preserve">, “A monolingual tree-based translation model for sentence simplification,” in </w:t>
      </w:r>
      <w:r>
        <w:rPr>
          <w:i/>
          <w:iCs/>
        </w:rPr>
        <w:t>Proceedings of the 23rd International Conference on Computational Linguistics</w:t>
      </w:r>
      <w:r>
        <w:t>, Beijing, China, Aug. 2010, pp. 1353–1361, Accessed: Jun. 17, 2020. [Online].</w:t>
      </w:r>
    </w:p>
    <w:p w14:paraId="4848D140" w14:textId="77777777" w:rsidR="00455A9B" w:rsidRDefault="00455A9B" w:rsidP="00455A9B">
      <w:pPr>
        <w:pStyle w:val="Bibliography"/>
      </w:pPr>
      <w:r>
        <w:t>[30]</w:t>
      </w:r>
      <w:r>
        <w:tab/>
        <w:t xml:space="preserve">S. </w:t>
      </w:r>
      <w:proofErr w:type="spellStart"/>
      <w:r>
        <w:t>Vajjala</w:t>
      </w:r>
      <w:proofErr w:type="spellEnd"/>
      <w:r>
        <w:t xml:space="preserve"> and D. </w:t>
      </w:r>
      <w:proofErr w:type="spellStart"/>
      <w:r>
        <w:t>Meurers</w:t>
      </w:r>
      <w:proofErr w:type="spellEnd"/>
      <w:r>
        <w:t xml:space="preserve">, “Assessing the relative reading level of sentence pairs for text simplification,” in </w:t>
      </w:r>
      <w:r>
        <w:rPr>
          <w:i/>
          <w:iCs/>
        </w:rPr>
        <w:t>Proceedings of the 14th Conference of the European Chapter of the Association for Computational Linguistics</w:t>
      </w:r>
      <w:r>
        <w:t xml:space="preserve">, Gothenburg, Sweden, Apr. 2014, pp. 288–297, </w:t>
      </w:r>
      <w:proofErr w:type="spellStart"/>
      <w:r>
        <w:t>doi</w:t>
      </w:r>
      <w:proofErr w:type="spellEnd"/>
      <w:r>
        <w:t>: 10.3115/v1/E14-1031.</w:t>
      </w:r>
    </w:p>
    <w:p w14:paraId="2C906B0E" w14:textId="77777777" w:rsidR="00455A9B" w:rsidRDefault="00455A9B" w:rsidP="00455A9B">
      <w:pPr>
        <w:pStyle w:val="Bibliography"/>
      </w:pPr>
      <w:r>
        <w:t>[31]</w:t>
      </w:r>
      <w:r>
        <w:tab/>
        <w:t xml:space="preserve">S. </w:t>
      </w:r>
      <w:proofErr w:type="spellStart"/>
      <w:r>
        <w:t>Nisioi</w:t>
      </w:r>
      <w:proofErr w:type="spellEnd"/>
      <w:r>
        <w:t xml:space="preserve">, S. </w:t>
      </w:r>
      <w:proofErr w:type="spellStart"/>
      <w:r>
        <w:t>Štajner</w:t>
      </w:r>
      <w:proofErr w:type="spellEnd"/>
      <w:r>
        <w:t xml:space="preserve">, S. P. </w:t>
      </w:r>
      <w:proofErr w:type="spellStart"/>
      <w:r>
        <w:t>Ponzetto</w:t>
      </w:r>
      <w:proofErr w:type="spellEnd"/>
      <w:r>
        <w:t xml:space="preserve">, and L. P. Dinu, “Exploring Neural Text Simplification Models,” in </w:t>
      </w:r>
      <w:r>
        <w:rPr>
          <w:i/>
          <w:iCs/>
        </w:rPr>
        <w:t>Proceedings of the 55th Annual Meeting of the Association for Computational Linguistics (Volume 2: Short Papers)</w:t>
      </w:r>
      <w:r>
        <w:t xml:space="preserve">, Vancouver, Canada, Jul. 2017, pp. 85–91, </w:t>
      </w:r>
      <w:proofErr w:type="spellStart"/>
      <w:r>
        <w:t>doi</w:t>
      </w:r>
      <w:proofErr w:type="spellEnd"/>
      <w:r>
        <w:t>: 10.18653/v1/P17-2014.</w:t>
      </w:r>
    </w:p>
    <w:p w14:paraId="3B67B3A8" w14:textId="77777777" w:rsidR="00455A9B" w:rsidRDefault="00455A9B" w:rsidP="00455A9B">
      <w:pPr>
        <w:pStyle w:val="Bibliography"/>
      </w:pPr>
      <w:r>
        <w:t>[32]</w:t>
      </w:r>
      <w:r>
        <w:tab/>
        <w:t xml:space="preserve">W. </w:t>
      </w:r>
      <w:proofErr w:type="spellStart"/>
      <w:r>
        <w:t>Coster</w:t>
      </w:r>
      <w:proofErr w:type="spellEnd"/>
      <w:r>
        <w:t xml:space="preserve"> and D. Kauchak, “Learning to simplify sentences using Wikipedia,” in </w:t>
      </w:r>
      <w:r>
        <w:rPr>
          <w:i/>
          <w:iCs/>
        </w:rPr>
        <w:t>Proceedings of the Workshop on Monolingual Text-To-Text Generation</w:t>
      </w:r>
      <w:r>
        <w:t>, Portland, Oregon, Jun. 2011, pp. 1–9, Accessed: Jun. 17, 2020. [Online].</w:t>
      </w:r>
    </w:p>
    <w:p w14:paraId="1463F705" w14:textId="77777777" w:rsidR="00455A9B" w:rsidRDefault="00455A9B" w:rsidP="00455A9B">
      <w:pPr>
        <w:pStyle w:val="Bibliography"/>
      </w:pPr>
      <w:r>
        <w:t>[33]</w:t>
      </w:r>
      <w:r>
        <w:tab/>
        <w:t xml:space="preserve">K. </w:t>
      </w:r>
      <w:proofErr w:type="spellStart"/>
      <w:r>
        <w:t>Woodsend</w:t>
      </w:r>
      <w:proofErr w:type="spellEnd"/>
      <w:r>
        <w:t xml:space="preserve"> and M. </w:t>
      </w:r>
      <w:proofErr w:type="spellStart"/>
      <w:r>
        <w:t>Lapata</w:t>
      </w:r>
      <w:proofErr w:type="spellEnd"/>
      <w:r>
        <w:t xml:space="preserve">, “Learning to simplify sentences with quasi-synchronous grammar and integer programming,” in </w:t>
      </w:r>
      <w:r>
        <w:rPr>
          <w:i/>
          <w:iCs/>
        </w:rPr>
        <w:t>Proceedings of the Conference on Empirical Methods in Natural Language Processing</w:t>
      </w:r>
      <w:r>
        <w:t>, Edinburgh, United Kingdom, Jul. 2011, pp. 409–420, Accessed: Jun. 17, 2020. [Online].</w:t>
      </w:r>
    </w:p>
    <w:p w14:paraId="5A083D20" w14:textId="77777777" w:rsidR="00455A9B" w:rsidRDefault="00455A9B" w:rsidP="00455A9B">
      <w:pPr>
        <w:pStyle w:val="Bibliography"/>
      </w:pPr>
      <w:r>
        <w:t>[34]</w:t>
      </w:r>
      <w:r>
        <w:tab/>
        <w:t xml:space="preserve">S. </w:t>
      </w:r>
      <w:proofErr w:type="spellStart"/>
      <w:r>
        <w:t>Vajjala</w:t>
      </w:r>
      <w:proofErr w:type="spellEnd"/>
      <w:r>
        <w:t xml:space="preserve"> and D. </w:t>
      </w:r>
      <w:proofErr w:type="spellStart"/>
      <w:r>
        <w:t>Meurers</w:t>
      </w:r>
      <w:proofErr w:type="spellEnd"/>
      <w:r>
        <w:t xml:space="preserve">, “Readability-based Sentence Ranking for Evaluating Text Simplification,” </w:t>
      </w:r>
      <w:r>
        <w:rPr>
          <w:i/>
          <w:iCs/>
        </w:rPr>
        <w:t>ArXiv160306009 Cs</w:t>
      </w:r>
      <w:r>
        <w:t>, Mar. 2016, Accessed: Jun. 18, 2020. [Online]. Available: http://arxiv.org/abs/1603.06009.</w:t>
      </w:r>
    </w:p>
    <w:p w14:paraId="091DEB51" w14:textId="77777777" w:rsidR="00455A9B" w:rsidRDefault="00455A9B" w:rsidP="00455A9B">
      <w:pPr>
        <w:pStyle w:val="Bibliography"/>
      </w:pPr>
      <w:r>
        <w:t>[35]</w:t>
      </w:r>
      <w:r>
        <w:tab/>
        <w:t xml:space="preserve">E. </w:t>
      </w:r>
      <w:proofErr w:type="spellStart"/>
      <w:r>
        <w:t>Sulem</w:t>
      </w:r>
      <w:proofErr w:type="spellEnd"/>
      <w:r>
        <w:t xml:space="preserve">, O. Abend, and A. </w:t>
      </w:r>
      <w:proofErr w:type="spellStart"/>
      <w:r>
        <w:t>Rappoport</w:t>
      </w:r>
      <w:proofErr w:type="spellEnd"/>
      <w:r>
        <w:t xml:space="preserve">, “Semantic Structural Evaluation for Text Simplification,” in </w:t>
      </w:r>
      <w:r>
        <w:rPr>
          <w:i/>
          <w:iCs/>
        </w:rPr>
        <w:t>Proceedings of the 2018 Conference of the North American Chapter of the Association for Computational Linguistics: Human Language Technologies, Volume 1 (Long Papers)</w:t>
      </w:r>
      <w:r>
        <w:t xml:space="preserve">, New Orleans, Louisiana, Jun. 2018, pp. 685–696, </w:t>
      </w:r>
      <w:proofErr w:type="spellStart"/>
      <w:r>
        <w:t>doi</w:t>
      </w:r>
      <w:proofErr w:type="spellEnd"/>
      <w:r>
        <w:t>: 10.18653/v1/N18-1063.</w:t>
      </w:r>
    </w:p>
    <w:p w14:paraId="5BD92B1C" w14:textId="77777777" w:rsidR="00455A9B" w:rsidRDefault="00455A9B" w:rsidP="00455A9B">
      <w:pPr>
        <w:pStyle w:val="Bibliography"/>
      </w:pPr>
      <w:r>
        <w:t>[36]</w:t>
      </w:r>
      <w:r>
        <w:tab/>
        <w:t xml:space="preserve">S. </w:t>
      </w:r>
      <w:proofErr w:type="spellStart"/>
      <w:r>
        <w:t>Wubben</w:t>
      </w:r>
      <w:proofErr w:type="spellEnd"/>
      <w:r>
        <w:t xml:space="preserve">, A. van den Bosch, and E. </w:t>
      </w:r>
      <w:proofErr w:type="spellStart"/>
      <w:r>
        <w:t>Krahmer</w:t>
      </w:r>
      <w:proofErr w:type="spellEnd"/>
      <w:r>
        <w:t xml:space="preserve">, “Sentence Simplification by Monolingual Machine Translation,” in </w:t>
      </w:r>
      <w:r>
        <w:rPr>
          <w:i/>
          <w:iCs/>
        </w:rPr>
        <w:t>Proceedings of the 50th Annual Meeting of the Association for Computational Linguistics (Volume 1: Long Papers)</w:t>
      </w:r>
      <w:r>
        <w:t xml:space="preserve">, </w:t>
      </w:r>
      <w:proofErr w:type="spellStart"/>
      <w:r>
        <w:t>Jeju</w:t>
      </w:r>
      <w:proofErr w:type="spellEnd"/>
      <w:r>
        <w:t xml:space="preserve"> Island, Korea, Jul. 2012, pp. 1015–1024, Accessed: Jun. 15, 2020. [Online]. Available: https://www.aclweb.org/anthology/P12-1107.</w:t>
      </w:r>
    </w:p>
    <w:p w14:paraId="3557C337" w14:textId="77777777" w:rsidR="00455A9B" w:rsidRDefault="00455A9B" w:rsidP="00455A9B">
      <w:pPr>
        <w:pStyle w:val="Bibliography"/>
      </w:pPr>
      <w:r>
        <w:t>[37]</w:t>
      </w:r>
      <w:r>
        <w:tab/>
        <w:t xml:space="preserve">T. Kawashima and T. Takagi, “Sentence Simplification from Non-Parallel Corpus with Adversarial Learning,” in </w:t>
      </w:r>
      <w:r>
        <w:rPr>
          <w:i/>
          <w:iCs/>
        </w:rPr>
        <w:t>IEEE/WIC/ACM International Conference on Web Intelligence</w:t>
      </w:r>
      <w:r>
        <w:t xml:space="preserve">, Thessaloniki, Greece, Oct. 2019, pp. 43–50, </w:t>
      </w:r>
      <w:proofErr w:type="spellStart"/>
      <w:r>
        <w:t>doi</w:t>
      </w:r>
      <w:proofErr w:type="spellEnd"/>
      <w:r>
        <w:t>: 10.1145/3350546.3352499.</w:t>
      </w:r>
    </w:p>
    <w:p w14:paraId="02E8D9FE" w14:textId="77777777" w:rsidR="00455A9B" w:rsidRDefault="00455A9B" w:rsidP="00455A9B">
      <w:pPr>
        <w:pStyle w:val="Bibliography"/>
      </w:pPr>
      <w:r>
        <w:t>[38]</w:t>
      </w:r>
      <w:r>
        <w:tab/>
        <w:t xml:space="preserve">W. </w:t>
      </w:r>
      <w:proofErr w:type="spellStart"/>
      <w:r>
        <w:t>Coster</w:t>
      </w:r>
      <w:proofErr w:type="spellEnd"/>
      <w:r>
        <w:t xml:space="preserve"> and D. Kauchak, “Simple English Wikipedia: a new text simplification task,” in </w:t>
      </w:r>
      <w:r>
        <w:rPr>
          <w:i/>
          <w:iCs/>
        </w:rPr>
        <w:t>Proceedings of the 49th Annual Meeting of the Association for Computational Linguistics: Human Language Technologies: short papers - Volume 2</w:t>
      </w:r>
      <w:r>
        <w:t>, Portland, Oregon, Jun. 2011, pp. 665–669, Accessed: Jun. 17, 2020. [Online].</w:t>
      </w:r>
    </w:p>
    <w:p w14:paraId="39FFA3EA" w14:textId="77777777" w:rsidR="00455A9B" w:rsidRDefault="00455A9B" w:rsidP="00455A9B">
      <w:pPr>
        <w:pStyle w:val="Bibliography"/>
      </w:pPr>
      <w:r>
        <w:t>[39]</w:t>
      </w:r>
      <w:r>
        <w:tab/>
        <w:t xml:space="preserve">J. De </w:t>
      </w:r>
      <w:proofErr w:type="spellStart"/>
      <w:r>
        <w:t>Belder</w:t>
      </w:r>
      <w:proofErr w:type="spellEnd"/>
      <w:r>
        <w:t xml:space="preserve"> and M.-F. </w:t>
      </w:r>
      <w:proofErr w:type="spellStart"/>
      <w:r>
        <w:t>Moens</w:t>
      </w:r>
      <w:proofErr w:type="spellEnd"/>
      <w:r>
        <w:t xml:space="preserve">, “Text simplification for children,” in </w:t>
      </w:r>
      <w:proofErr w:type="spellStart"/>
      <w:r>
        <w:rPr>
          <w:i/>
          <w:iCs/>
        </w:rPr>
        <w:t>Prroceedings</w:t>
      </w:r>
      <w:proofErr w:type="spellEnd"/>
      <w:r>
        <w:rPr>
          <w:i/>
          <w:iCs/>
        </w:rPr>
        <w:t xml:space="preserve"> of the SIGIR workshop on accessible search systems</w:t>
      </w:r>
      <w:r>
        <w:t>, Jan. 2010, pp. 19–26, Accessed: Jun. 18, 2020. [Online]. Available: https://lirias.kuleuven.be/1655494.</w:t>
      </w:r>
    </w:p>
    <w:p w14:paraId="1F401C28" w14:textId="77777777" w:rsidR="00455A9B" w:rsidRDefault="00455A9B" w:rsidP="00455A9B">
      <w:pPr>
        <w:pStyle w:val="Bibliography"/>
      </w:pPr>
      <w:r>
        <w:t>[40]</w:t>
      </w:r>
      <w:r>
        <w:tab/>
        <w:t xml:space="preserve">C. </w:t>
      </w:r>
      <w:proofErr w:type="spellStart"/>
      <w:r>
        <w:t>Scarton</w:t>
      </w:r>
      <w:proofErr w:type="spellEnd"/>
      <w:r>
        <w:t xml:space="preserve">, G. </w:t>
      </w:r>
      <w:proofErr w:type="spellStart"/>
      <w:r>
        <w:t>Paetzold</w:t>
      </w:r>
      <w:proofErr w:type="spellEnd"/>
      <w:r>
        <w:t xml:space="preserve">, and L. </w:t>
      </w:r>
      <w:proofErr w:type="spellStart"/>
      <w:r>
        <w:t>Specia</w:t>
      </w:r>
      <w:proofErr w:type="spellEnd"/>
      <w:r>
        <w:t>, “Text Simplification from Professionally Produced Corpora,” presented at the LREC 2018, Miyazaki, Japan, May 2018, Accessed: Jun. 18, 2020. [Online]. Available: https://www.aclweb.org/anthology/L18-1553.</w:t>
      </w:r>
    </w:p>
    <w:p w14:paraId="7984F455" w14:textId="77777777" w:rsidR="00455A9B" w:rsidRDefault="00455A9B" w:rsidP="00455A9B">
      <w:pPr>
        <w:pStyle w:val="Bibliography"/>
      </w:pPr>
      <w:r>
        <w:t>[41]</w:t>
      </w:r>
      <w:r>
        <w:tab/>
        <w:t>N. Bach, Q. Gao, S. Vogel, and A. Waibel, “</w:t>
      </w:r>
      <w:proofErr w:type="spellStart"/>
      <w:r>
        <w:t>TriS</w:t>
      </w:r>
      <w:proofErr w:type="spellEnd"/>
      <w:r>
        <w:t xml:space="preserve">: A Statistical Sentence Simplifier with Log-linear Models and Margin-based Discriminative Training,” in </w:t>
      </w:r>
      <w:r>
        <w:rPr>
          <w:i/>
          <w:iCs/>
        </w:rPr>
        <w:t>Proceedings of 5th International Joint Conference on Natural Language Processing</w:t>
      </w:r>
      <w:r>
        <w:t>, Chiang Mai, Thailand, Nov. 2011, pp. 474–482, Accessed: Jun. 18, 2020. [Online]. Available: https://www.aclweb.org/anthology/I11-1053.</w:t>
      </w:r>
    </w:p>
    <w:p w14:paraId="7C9E5DDB" w14:textId="77777777" w:rsidR="00455A9B" w:rsidRDefault="00455A9B" w:rsidP="00455A9B">
      <w:pPr>
        <w:pStyle w:val="Bibliography"/>
      </w:pPr>
      <w:r>
        <w:t>[42]</w:t>
      </w:r>
      <w:r>
        <w:tab/>
        <w:t xml:space="preserve">S. Narayan and C. </w:t>
      </w:r>
      <w:proofErr w:type="spellStart"/>
      <w:r>
        <w:t>Gardent</w:t>
      </w:r>
      <w:proofErr w:type="spellEnd"/>
      <w:r>
        <w:t xml:space="preserve">, “Unsupervised Sentence Simplification Using Deep Semantics,” </w:t>
      </w:r>
      <w:r>
        <w:rPr>
          <w:i/>
          <w:iCs/>
        </w:rPr>
        <w:t>ArXiv150708452 Cs</w:t>
      </w:r>
      <w:r>
        <w:t>, Sep. 2016, Accessed: Jun. 18, 2020. [Online]. Available: http://arxiv.org/abs/1507.08452.</w:t>
      </w:r>
    </w:p>
    <w:p w14:paraId="628399DC" w14:textId="77777777" w:rsidR="00455A9B" w:rsidRDefault="00455A9B" w:rsidP="00455A9B">
      <w:pPr>
        <w:pStyle w:val="Bibliography"/>
      </w:pPr>
      <w:r>
        <w:t>[43]</w:t>
      </w:r>
      <w:r>
        <w:tab/>
        <w:t xml:space="preserve">A. Wang, R. </w:t>
      </w:r>
      <w:proofErr w:type="spellStart"/>
      <w:r>
        <w:t>Kurohara</w:t>
      </w:r>
      <w:proofErr w:type="spellEnd"/>
      <w:r>
        <w:t>, and D. Liang, “Wikipedia Sentence Simpliﬁcation,” p. 11.</w:t>
      </w:r>
    </w:p>
    <w:p w14:paraId="6DB27E23" w14:textId="77777777" w:rsidR="00455A9B" w:rsidRDefault="00455A9B" w:rsidP="00455A9B">
      <w:pPr>
        <w:pStyle w:val="Bibliography"/>
      </w:pPr>
      <w:r>
        <w:t>[44]</w:t>
      </w:r>
      <w:r>
        <w:tab/>
        <w:t xml:space="preserve">W. Hwang, H. </w:t>
      </w:r>
      <w:proofErr w:type="spellStart"/>
      <w:r>
        <w:t>Hajishirzi</w:t>
      </w:r>
      <w:proofErr w:type="spellEnd"/>
      <w:r>
        <w:t xml:space="preserve">, M. Ostendorf, and W. Wu, “Aligning Sentences from Standard Wikipedia to Simple Wikipedia,” in </w:t>
      </w:r>
      <w:r>
        <w:rPr>
          <w:i/>
          <w:iCs/>
        </w:rPr>
        <w:t>Proceedings of the 2015 Conference of the North American Chapter of the Association for Computational Linguistics: Human Language Technologies</w:t>
      </w:r>
      <w:r>
        <w:t xml:space="preserve">, Denver, Colorado, May 2015, pp. 211–217, </w:t>
      </w:r>
      <w:proofErr w:type="spellStart"/>
      <w:r>
        <w:t>doi</w:t>
      </w:r>
      <w:proofErr w:type="spellEnd"/>
      <w:r>
        <w:t>: 10.3115/v1/N15-1022.</w:t>
      </w:r>
    </w:p>
    <w:p w14:paraId="739DF029" w14:textId="77777777" w:rsidR="00455A9B" w:rsidRDefault="00455A9B" w:rsidP="00455A9B">
      <w:pPr>
        <w:pStyle w:val="Bibliography"/>
      </w:pPr>
      <w:r>
        <w:t>[45]</w:t>
      </w:r>
      <w:r>
        <w:tab/>
        <w:t xml:space="preserve">T. </w:t>
      </w:r>
      <w:proofErr w:type="spellStart"/>
      <w:r>
        <w:t>Kajiwara</w:t>
      </w:r>
      <w:proofErr w:type="spellEnd"/>
      <w:r>
        <w:t xml:space="preserve"> and M. Komachi, “Building a Monolingual Parallel Corpus for Text Simplification Using Sentence Similarity Based on Alignment between Word Embeddings,” in </w:t>
      </w:r>
      <w:r>
        <w:rPr>
          <w:i/>
          <w:iCs/>
        </w:rPr>
        <w:t>Proceedings of COLING 2016, the 26th International Conference on Computational Linguistics: Technical Papers</w:t>
      </w:r>
      <w:r>
        <w:t>, Osaka, Japan, Dec. 2016, pp. 1147–1158, Accessed: Jun. 19, 2020. [Online]. Available: https://www.aclweb.org/anthology/C16-1109.</w:t>
      </w:r>
    </w:p>
    <w:p w14:paraId="0D134105" w14:textId="77777777" w:rsidR="00455A9B" w:rsidRDefault="00455A9B" w:rsidP="00455A9B">
      <w:pPr>
        <w:pStyle w:val="Bibliography"/>
      </w:pPr>
      <w:r>
        <w:t>[46]</w:t>
      </w:r>
      <w:r>
        <w:tab/>
        <w:t xml:space="preserve">M. </w:t>
      </w:r>
      <w:proofErr w:type="spellStart"/>
      <w:r>
        <w:t>Glaus</w:t>
      </w:r>
      <w:proofErr w:type="spellEnd"/>
      <w:r>
        <w:t xml:space="preserve">, “Text Complexity and Young Adult Literature,” </w:t>
      </w:r>
      <w:r>
        <w:rPr>
          <w:i/>
          <w:iCs/>
        </w:rPr>
        <w:t xml:space="preserve">J. </w:t>
      </w:r>
      <w:proofErr w:type="spellStart"/>
      <w:r>
        <w:rPr>
          <w:i/>
          <w:iCs/>
        </w:rPr>
        <w:t>Adolesc</w:t>
      </w:r>
      <w:proofErr w:type="spellEnd"/>
      <w:r>
        <w:rPr>
          <w:i/>
          <w:iCs/>
        </w:rPr>
        <w:t>. Adult Lit.</w:t>
      </w:r>
      <w:r>
        <w:t xml:space="preserve">, vol. 57, no. 5, pp. 407–416, 2014, </w:t>
      </w:r>
      <w:proofErr w:type="spellStart"/>
      <w:r>
        <w:t>doi</w:t>
      </w:r>
      <w:proofErr w:type="spellEnd"/>
      <w:r>
        <w:t>: 10.1002/jaal.255.</w:t>
      </w:r>
    </w:p>
    <w:p w14:paraId="36B2147D" w14:textId="77777777" w:rsidR="00455A9B" w:rsidRDefault="00455A9B" w:rsidP="00455A9B">
      <w:pPr>
        <w:pStyle w:val="Bibliography"/>
      </w:pPr>
      <w:r>
        <w:t>[47]</w:t>
      </w:r>
      <w:r>
        <w:tab/>
        <w:t xml:space="preserve">K. M. Sheehan, M. Flor, and D. Napolitano, “A Two-Stage Approach for Generating Unbiased Estimates of Text Complexity,” in </w:t>
      </w:r>
      <w:r>
        <w:rPr>
          <w:i/>
          <w:iCs/>
        </w:rPr>
        <w:t>Proceedings of the Workshop on Natural Language Processing for Improving Textual Accessibility</w:t>
      </w:r>
      <w:r>
        <w:t>, Atlanta, Georgia, Jun. 2013, pp. 49–58, Accessed: Jun. 18, 2020. [Online]. Available: https://www.aclweb.org/anthology/W13-1506.</w:t>
      </w:r>
    </w:p>
    <w:p w14:paraId="68C8D7AC" w14:textId="77777777" w:rsidR="00455A9B" w:rsidRDefault="00455A9B" w:rsidP="00455A9B">
      <w:pPr>
        <w:pStyle w:val="Bibliography"/>
      </w:pPr>
      <w:r>
        <w:t>[48]</w:t>
      </w:r>
      <w:r>
        <w:tab/>
        <w:t xml:space="preserve">K. M. Sheehan, “Aligning </w:t>
      </w:r>
      <w:proofErr w:type="spellStart"/>
      <w:r>
        <w:t>TextEvaluator</w:t>
      </w:r>
      <w:proofErr w:type="spellEnd"/>
      <w:r>
        <w:t xml:space="preserve">® Scores With the Accelerated Text Complexity Guidelines Specified in the Common Core State Standards,” </w:t>
      </w:r>
      <w:r>
        <w:rPr>
          <w:i/>
          <w:iCs/>
        </w:rPr>
        <w:t>ETS Res. Rep. Ser.</w:t>
      </w:r>
      <w:r>
        <w:t xml:space="preserve">, vol. 2015, no. 2, pp. 1–20, 2015, </w:t>
      </w:r>
      <w:proofErr w:type="spellStart"/>
      <w:r>
        <w:t>doi</w:t>
      </w:r>
      <w:proofErr w:type="spellEnd"/>
      <w:r>
        <w:t>: 10.1002/ets2.12068.</w:t>
      </w:r>
    </w:p>
    <w:p w14:paraId="7C06E0A2" w14:textId="77777777" w:rsidR="00455A9B" w:rsidRDefault="00455A9B" w:rsidP="00455A9B">
      <w:pPr>
        <w:pStyle w:val="Bibliography"/>
      </w:pPr>
      <w:r>
        <w:t>[49]</w:t>
      </w:r>
      <w:r>
        <w:tab/>
        <w:t xml:space="preserve">K. M. Sheehan, I. </w:t>
      </w:r>
      <w:proofErr w:type="spellStart"/>
      <w:r>
        <w:t>Kostin</w:t>
      </w:r>
      <w:proofErr w:type="spellEnd"/>
      <w:r>
        <w:t xml:space="preserve">, Y. </w:t>
      </w:r>
      <w:proofErr w:type="spellStart"/>
      <w:r>
        <w:t>Futagi</w:t>
      </w:r>
      <w:proofErr w:type="spellEnd"/>
      <w:r>
        <w:t xml:space="preserve">, and M. Flor, “Generating Automated Text Complexity Classifications That Are Aligned with Targeted Text Complexity Standards,” </w:t>
      </w:r>
      <w:r>
        <w:rPr>
          <w:i/>
          <w:iCs/>
        </w:rPr>
        <w:t>ETS Res. Rep. Ser.</w:t>
      </w:r>
      <w:r>
        <w:t xml:space="preserve">, vol. 2010, no. 2, pp. </w:t>
      </w:r>
      <w:proofErr w:type="spellStart"/>
      <w:r>
        <w:t>i</w:t>
      </w:r>
      <w:proofErr w:type="spellEnd"/>
      <w:r>
        <w:t xml:space="preserve">–44, 2010, </w:t>
      </w:r>
      <w:proofErr w:type="spellStart"/>
      <w:r>
        <w:t>doi</w:t>
      </w:r>
      <w:proofErr w:type="spellEnd"/>
      <w:r>
        <w:t>: 10.1002/j.2333-8504.2010.tb02235.x.</w:t>
      </w:r>
    </w:p>
    <w:p w14:paraId="2EE4B06C" w14:textId="77777777" w:rsidR="00455A9B" w:rsidRDefault="00455A9B" w:rsidP="00455A9B">
      <w:pPr>
        <w:pStyle w:val="Bibliography"/>
      </w:pPr>
      <w:r>
        <w:t>[50]</w:t>
      </w:r>
      <w:r>
        <w:tab/>
        <w:t xml:space="preserve">S. </w:t>
      </w:r>
      <w:proofErr w:type="spellStart"/>
      <w:r>
        <w:t>Jonnalagadda</w:t>
      </w:r>
      <w:proofErr w:type="spellEnd"/>
      <w:r>
        <w:t xml:space="preserve"> and G. Gonzalez, “</w:t>
      </w:r>
      <w:proofErr w:type="spellStart"/>
      <w:r>
        <w:t>BioSimplify</w:t>
      </w:r>
      <w:proofErr w:type="spellEnd"/>
      <w:r>
        <w:t xml:space="preserve">: an open source sentence simplification engine to improve recall in automatic biomedical information extraction,” </w:t>
      </w:r>
      <w:r>
        <w:rPr>
          <w:i/>
          <w:iCs/>
        </w:rPr>
        <w:t xml:space="preserve">AMIA. </w:t>
      </w:r>
      <w:proofErr w:type="spellStart"/>
      <w:r>
        <w:rPr>
          <w:i/>
          <w:iCs/>
        </w:rPr>
        <w:t>Annu</w:t>
      </w:r>
      <w:proofErr w:type="spellEnd"/>
      <w:r>
        <w:rPr>
          <w:i/>
          <w:iCs/>
        </w:rPr>
        <w:t xml:space="preserve">. </w:t>
      </w:r>
      <w:proofErr w:type="spellStart"/>
      <w:r>
        <w:rPr>
          <w:i/>
          <w:iCs/>
        </w:rPr>
        <w:t>Symp</w:t>
      </w:r>
      <w:proofErr w:type="spellEnd"/>
      <w:r>
        <w:rPr>
          <w:i/>
          <w:iCs/>
        </w:rPr>
        <w:t>. Proc.</w:t>
      </w:r>
      <w:r>
        <w:t>, vol. 2010, pp. 351–355, 2010.</w:t>
      </w:r>
    </w:p>
    <w:p w14:paraId="1650E598" w14:textId="77777777" w:rsidR="00455A9B" w:rsidRDefault="00455A9B" w:rsidP="00455A9B">
      <w:pPr>
        <w:pStyle w:val="Bibliography"/>
      </w:pPr>
      <w:r>
        <w:t>[51]</w:t>
      </w:r>
      <w:r>
        <w:tab/>
        <w:t xml:space="preserve">M. </w:t>
      </w:r>
      <w:proofErr w:type="spellStart"/>
      <w:r>
        <w:t>Kvist</w:t>
      </w:r>
      <w:proofErr w:type="spellEnd"/>
      <w:r>
        <w:t xml:space="preserve"> and S. Velupillai, “Professional Language in Swedish Radiology Reports – Characterization for Patient-Adapted Text Simplification,” 2013, pp. 55–59, Accessed: Jun. 17, 2020. [Online]. Available: http://urn.kb.se/resolve?urn=urn:nbn:se:su:diva-95622.</w:t>
      </w:r>
    </w:p>
    <w:p w14:paraId="3884C133" w14:textId="77777777" w:rsidR="00455A9B" w:rsidRDefault="00455A9B" w:rsidP="00455A9B">
      <w:pPr>
        <w:pStyle w:val="Bibliography"/>
      </w:pPr>
      <w:r>
        <w:t>[52]</w:t>
      </w:r>
      <w:r>
        <w:tab/>
        <w:t xml:space="preserve">I. </w:t>
      </w:r>
      <w:proofErr w:type="spellStart"/>
      <w:r>
        <w:t>Temnikova</w:t>
      </w:r>
      <w:proofErr w:type="spellEnd"/>
      <w:r>
        <w:t>, “TEXT COMPLEXITY AND TEXT SIMPLIFICATION,” Apr. 2012, Accessed: Jun. 17, 2020. [Online]. Available: https://wlv.openrepository.com/handle/2436/297482.</w:t>
      </w:r>
    </w:p>
    <w:p w14:paraId="57F49838" w14:textId="77777777" w:rsidR="00455A9B" w:rsidRDefault="00455A9B" w:rsidP="00455A9B">
      <w:pPr>
        <w:pStyle w:val="Bibliography"/>
      </w:pPr>
      <w:r>
        <w:t>[53]</w:t>
      </w:r>
      <w:r>
        <w:tab/>
        <w:t xml:space="preserve">W. S. </w:t>
      </w:r>
      <w:proofErr w:type="spellStart"/>
      <w:r>
        <w:t>Lasecki</w:t>
      </w:r>
      <w:proofErr w:type="spellEnd"/>
      <w:r>
        <w:t xml:space="preserve">, L. </w:t>
      </w:r>
      <w:proofErr w:type="spellStart"/>
      <w:r>
        <w:t>Rello</w:t>
      </w:r>
      <w:proofErr w:type="spellEnd"/>
      <w:r>
        <w:t xml:space="preserve">, and J. P. Bigham, “Measuring text simplification with the crowd,” in </w:t>
      </w:r>
      <w:r>
        <w:rPr>
          <w:i/>
          <w:iCs/>
        </w:rPr>
        <w:t>Proceedings of the 12th Web for All Conference</w:t>
      </w:r>
      <w:r>
        <w:t xml:space="preserve">, Florence, Italy, May 2015, pp. 1–9, </w:t>
      </w:r>
      <w:proofErr w:type="spellStart"/>
      <w:r>
        <w:t>doi</w:t>
      </w:r>
      <w:proofErr w:type="spellEnd"/>
      <w:r>
        <w:t>: 10.1145/2745555.2746658.</w:t>
      </w:r>
    </w:p>
    <w:p w14:paraId="5D807C40" w14:textId="77777777" w:rsidR="00455A9B" w:rsidRDefault="00455A9B" w:rsidP="00455A9B">
      <w:pPr>
        <w:pStyle w:val="Bibliography"/>
      </w:pPr>
      <w:r>
        <w:t>[54]</w:t>
      </w:r>
      <w:r>
        <w:tab/>
        <w:t xml:space="preserve">R. Flesch, “A new readability yardstick,” </w:t>
      </w:r>
      <w:r>
        <w:rPr>
          <w:i/>
          <w:iCs/>
        </w:rPr>
        <w:t>J. Appl. Psychol.</w:t>
      </w:r>
      <w:r>
        <w:t xml:space="preserve">, vol. 32, no. 3, pp. 221–233, 1948, </w:t>
      </w:r>
      <w:proofErr w:type="spellStart"/>
      <w:r>
        <w:t>doi</w:t>
      </w:r>
      <w:proofErr w:type="spellEnd"/>
      <w:r>
        <w:t>: 10.1037/h0057532.</w:t>
      </w:r>
    </w:p>
    <w:p w14:paraId="252B9046" w14:textId="77777777" w:rsidR="00455A9B" w:rsidRDefault="00455A9B" w:rsidP="00455A9B">
      <w:pPr>
        <w:pStyle w:val="Bibliography"/>
      </w:pPr>
      <w:r>
        <w:t>[55]</w:t>
      </w:r>
      <w:r>
        <w:tab/>
        <w:t xml:space="preserve">J. P. Kincaid, Jr. Fishburne, R. Robert P., C. Richard L., and Brad S., “Derivation of New Readability Formulas (Automated Readability Index, Fog Count and Flesch Reading Ease Formula) for Navy Enlisted Personnel:,” Defense Technical Information Center, Fort Belvoir, VA, Feb. 1975. </w:t>
      </w:r>
      <w:proofErr w:type="spellStart"/>
      <w:r>
        <w:t>doi</w:t>
      </w:r>
      <w:proofErr w:type="spellEnd"/>
      <w:r>
        <w:t>: 10.21236/ADA006655.</w:t>
      </w:r>
    </w:p>
    <w:p w14:paraId="134A8BEC" w14:textId="77777777" w:rsidR="00455A9B" w:rsidRDefault="00455A9B" w:rsidP="00455A9B">
      <w:pPr>
        <w:pStyle w:val="Bibliography"/>
      </w:pPr>
      <w:r>
        <w:t>[56]</w:t>
      </w:r>
      <w:r>
        <w:tab/>
        <w:t xml:space="preserve">N. </w:t>
      </w:r>
      <w:proofErr w:type="spellStart"/>
      <w:r>
        <w:t>Karpov</w:t>
      </w:r>
      <w:proofErr w:type="spellEnd"/>
      <w:r>
        <w:t xml:space="preserve">, J. Baranova, and F. </w:t>
      </w:r>
      <w:proofErr w:type="spellStart"/>
      <w:r>
        <w:t>Vitugin</w:t>
      </w:r>
      <w:proofErr w:type="spellEnd"/>
      <w:r>
        <w:t xml:space="preserve">, “Single-Sentence Readability Prediction in Russian,” in </w:t>
      </w:r>
      <w:r>
        <w:rPr>
          <w:i/>
          <w:iCs/>
        </w:rPr>
        <w:t>Analysis of Images, Social Networks and Texts</w:t>
      </w:r>
      <w:r>
        <w:t xml:space="preserve">, Cham, 2014, pp. 91–100, </w:t>
      </w:r>
      <w:proofErr w:type="spellStart"/>
      <w:r>
        <w:t>doi</w:t>
      </w:r>
      <w:proofErr w:type="spellEnd"/>
      <w:r>
        <w:t>: 10.1007/978-3-319-12580-0_9.</w:t>
      </w:r>
    </w:p>
    <w:p w14:paraId="2DE6A2F2" w14:textId="77777777" w:rsidR="00455A9B" w:rsidRDefault="00455A9B" w:rsidP="00455A9B">
      <w:pPr>
        <w:pStyle w:val="Bibliography"/>
      </w:pPr>
      <w:r>
        <w:t>[57]</w:t>
      </w:r>
      <w:r>
        <w:tab/>
        <w:t xml:space="preserve">M. Z. Kurdi, “Lexical and Syntactic Features Selection for an Adaptive Reading Recommendation System Based on Text Complexity,” in </w:t>
      </w:r>
      <w:r>
        <w:rPr>
          <w:i/>
          <w:iCs/>
        </w:rPr>
        <w:t>Proceedings of the 2017 International Conference on Information System and Data Mining</w:t>
      </w:r>
      <w:r>
        <w:t xml:space="preserve">, Charleston, SC, USA, Apr. 2017, pp. 66–69, </w:t>
      </w:r>
      <w:proofErr w:type="spellStart"/>
      <w:r>
        <w:t>doi</w:t>
      </w:r>
      <w:proofErr w:type="spellEnd"/>
      <w:r>
        <w:t>: 10.1145/3077584.3077595.</w:t>
      </w:r>
    </w:p>
    <w:p w14:paraId="0405D8F6" w14:textId="77777777" w:rsidR="00455A9B" w:rsidRDefault="00455A9B" w:rsidP="00455A9B">
      <w:pPr>
        <w:pStyle w:val="Bibliography"/>
      </w:pPr>
      <w:r>
        <w:t>[58]</w:t>
      </w:r>
      <w:r>
        <w:tab/>
        <w:t xml:space="preserve">T. Maruyama and K. Yamamoto, “Sentence simplification with core vocabulary,” in </w:t>
      </w:r>
      <w:r>
        <w:rPr>
          <w:i/>
          <w:iCs/>
        </w:rPr>
        <w:t>2017 International Conference on Asian Language Processing (IALP)</w:t>
      </w:r>
      <w:r>
        <w:t xml:space="preserve">, Dec. 2017, pp. 363–366, </w:t>
      </w:r>
      <w:proofErr w:type="spellStart"/>
      <w:r>
        <w:t>doi</w:t>
      </w:r>
      <w:proofErr w:type="spellEnd"/>
      <w:r>
        <w:t>: 10.1109/IALP.2017.8300618.</w:t>
      </w:r>
    </w:p>
    <w:p w14:paraId="6F610DEF" w14:textId="77777777" w:rsidR="00455A9B" w:rsidRDefault="00455A9B" w:rsidP="00455A9B">
      <w:pPr>
        <w:pStyle w:val="Bibliography"/>
      </w:pPr>
      <w:r>
        <w:t>[59]</w:t>
      </w:r>
      <w:r>
        <w:tab/>
        <w:t xml:space="preserve">K. </w:t>
      </w:r>
      <w:proofErr w:type="spellStart"/>
      <w:r>
        <w:t>Papineni</w:t>
      </w:r>
      <w:proofErr w:type="spellEnd"/>
      <w:r>
        <w:t xml:space="preserve">, S. </w:t>
      </w:r>
      <w:proofErr w:type="spellStart"/>
      <w:r>
        <w:t>Roukos</w:t>
      </w:r>
      <w:proofErr w:type="spellEnd"/>
      <w:r>
        <w:t xml:space="preserve">, T. Ward, and W.-J. Zhu, “Bleu: a Method for Automatic Evaluation of Machine Translation,” in </w:t>
      </w:r>
      <w:r>
        <w:rPr>
          <w:i/>
          <w:iCs/>
        </w:rPr>
        <w:t>Proceedings of the 40th Annual Meeting of the Association for Computational Linguistics</w:t>
      </w:r>
      <w:r>
        <w:t xml:space="preserve">, Philadelphia, Pennsylvania, USA, Jul. 2002, pp. 311–318, </w:t>
      </w:r>
      <w:proofErr w:type="spellStart"/>
      <w:r>
        <w:t>doi</w:t>
      </w:r>
      <w:proofErr w:type="spellEnd"/>
      <w:r>
        <w:t>: 10.3115/1073083.1073135.</w:t>
      </w:r>
    </w:p>
    <w:p w14:paraId="79608F58" w14:textId="77777777" w:rsidR="00455A9B" w:rsidRDefault="00455A9B" w:rsidP="00455A9B">
      <w:pPr>
        <w:pStyle w:val="Bibliography"/>
      </w:pPr>
      <w:r>
        <w:t>[60]</w:t>
      </w:r>
      <w:r>
        <w:tab/>
        <w:t>A. Katsuta and K. Yamamoto, “Crowdsourced Corpus of Sentence Simplification with Core Vocabulary,” 2018.</w:t>
      </w:r>
    </w:p>
    <w:p w14:paraId="08681730" w14:textId="77777777" w:rsidR="00455A9B" w:rsidRDefault="00455A9B" w:rsidP="00455A9B">
      <w:pPr>
        <w:pStyle w:val="Bibliography"/>
      </w:pPr>
      <w:r>
        <w:t>[61]</w:t>
      </w:r>
      <w:r>
        <w:tab/>
        <w:t xml:space="preserve">D. </w:t>
      </w:r>
      <w:proofErr w:type="spellStart"/>
      <w:r>
        <w:t>Ștefănescu</w:t>
      </w:r>
      <w:proofErr w:type="spellEnd"/>
      <w:r>
        <w:t>, R. Ion, and S. Hunsicker, “Hybrid Parallel Sentence Mining from Comparable Corpora,” p. 8.</w:t>
      </w:r>
    </w:p>
    <w:p w14:paraId="1C4E356D" w14:textId="77777777" w:rsidR="00455A9B" w:rsidRDefault="00455A9B" w:rsidP="00455A9B">
      <w:pPr>
        <w:pStyle w:val="Bibliography"/>
      </w:pPr>
      <w:r>
        <w:t>[62]</w:t>
      </w:r>
      <w:r>
        <w:tab/>
        <w:t xml:space="preserve">D. </w:t>
      </w:r>
      <w:proofErr w:type="spellStart"/>
      <w:r>
        <w:t>Feblowitz</w:t>
      </w:r>
      <w:proofErr w:type="spellEnd"/>
      <w:r>
        <w:t xml:space="preserve"> and D. Kauchak, “Sentence Simplification as Tree Transduction,” in </w:t>
      </w:r>
      <w:r>
        <w:rPr>
          <w:i/>
          <w:iCs/>
        </w:rPr>
        <w:t>Proceedings of the Second Workshop on Predicting and Improving Text Readability for Target Reader Populations</w:t>
      </w:r>
      <w:r>
        <w:t>, Sofia, Bulgaria, Aug. 2013, pp. 1–10, Accessed: Jun. 18, 2020. [Online]. Available: https://www.aclweb.org/anthology/W13-2901.</w:t>
      </w:r>
    </w:p>
    <w:p w14:paraId="7F6457C8" w14:textId="77777777" w:rsidR="00455A9B" w:rsidRDefault="00455A9B" w:rsidP="00455A9B">
      <w:pPr>
        <w:pStyle w:val="Bibliography"/>
      </w:pPr>
      <w:r>
        <w:t>[63]</w:t>
      </w:r>
      <w:r>
        <w:tab/>
        <w:t xml:space="preserve">L. </w:t>
      </w:r>
      <w:proofErr w:type="spellStart"/>
      <w:r>
        <w:t>Specia</w:t>
      </w:r>
      <w:proofErr w:type="spellEnd"/>
      <w:r>
        <w:t xml:space="preserve">, “Translating from Complex to Simplified Sentences,” in </w:t>
      </w:r>
      <w:r>
        <w:rPr>
          <w:i/>
          <w:iCs/>
        </w:rPr>
        <w:t>Computational Processing of the Portuguese Language</w:t>
      </w:r>
      <w:r>
        <w:t xml:space="preserve">, Berlin, Heidelberg, 2010, pp. 30–39, </w:t>
      </w:r>
      <w:proofErr w:type="spellStart"/>
      <w:r>
        <w:t>doi</w:t>
      </w:r>
      <w:proofErr w:type="spellEnd"/>
      <w:r>
        <w:t>: 10.1007/978-3-642-12320-7_5.</w:t>
      </w:r>
    </w:p>
    <w:p w14:paraId="478894E8" w14:textId="77777777" w:rsidR="00455A9B" w:rsidRDefault="00455A9B" w:rsidP="00455A9B">
      <w:pPr>
        <w:pStyle w:val="Bibliography"/>
      </w:pPr>
      <w:r>
        <w:t>[64]</w:t>
      </w:r>
      <w:r>
        <w:tab/>
        <w:t>G. L. Bosco, G. Pilato, and D. Schicchi, “A Sentence based System for Measuring Syntax Complexity using a Recurrent Deep Neural Network,” p. 8, Nov. 2018.</w:t>
      </w:r>
    </w:p>
    <w:p w14:paraId="5DC56EDB" w14:textId="77777777" w:rsidR="00455A9B" w:rsidRDefault="00455A9B" w:rsidP="00455A9B">
      <w:pPr>
        <w:pStyle w:val="Bibliography"/>
      </w:pPr>
      <w:r>
        <w:t>[65]</w:t>
      </w:r>
      <w:r>
        <w:tab/>
        <w:t>S. Lai, L. Xu, K. Liu, and J. Zhao, “Recurrent Convolutional Neural Networks for Text Classification,” presented at the Twenty-Ninth AAAI Conference on Artificial Intelligence, Feb. 2015, Accessed: Jun. 18, 2020. [Online]. Available: https://www.aaai.org/ocs/index.php/AAAI/AAAI15/paper/view/9745.</w:t>
      </w:r>
    </w:p>
    <w:p w14:paraId="7A3ABAF2" w14:textId="77777777" w:rsidR="00455A9B" w:rsidRDefault="00455A9B" w:rsidP="00455A9B">
      <w:pPr>
        <w:pStyle w:val="Bibliography"/>
      </w:pPr>
      <w:r>
        <w:t>[66]</w:t>
      </w:r>
      <w:r>
        <w:tab/>
        <w:t>S. L. Devlin, “Simplifying natural language for aphasic readers.,” Ph.D., University of Sunderland, 1999.</w:t>
      </w:r>
    </w:p>
    <w:p w14:paraId="3A22CBA1" w14:textId="77777777" w:rsidR="00455A9B" w:rsidRDefault="00455A9B" w:rsidP="00455A9B">
      <w:pPr>
        <w:pStyle w:val="Bibliography"/>
      </w:pPr>
      <w:r>
        <w:t>[67]</w:t>
      </w:r>
      <w:r>
        <w:tab/>
        <w:t xml:space="preserve">S. </w:t>
      </w:r>
      <w:proofErr w:type="spellStart"/>
      <w:r>
        <w:t>Bott</w:t>
      </w:r>
      <w:proofErr w:type="spellEnd"/>
      <w:r>
        <w:t xml:space="preserve">, H. </w:t>
      </w:r>
      <w:proofErr w:type="spellStart"/>
      <w:r>
        <w:t>Saggion</w:t>
      </w:r>
      <w:proofErr w:type="spellEnd"/>
      <w:r>
        <w:t xml:space="preserve">, and D. Figueroa, “A hybrid system for Spanish text simplification,” in </w:t>
      </w:r>
      <w:r>
        <w:rPr>
          <w:i/>
          <w:iCs/>
        </w:rPr>
        <w:t>Proceedings of the Third Workshop on Speech and Language Processing for Assistive Technologies</w:t>
      </w:r>
      <w:r>
        <w:t>, Montreal, Canada, Jun. 2012, pp. 75–84, Accessed: Jun. 17, 2020. [Online].</w:t>
      </w:r>
    </w:p>
    <w:p w14:paraId="63EAA0C0" w14:textId="77777777" w:rsidR="00455A9B" w:rsidRDefault="00455A9B" w:rsidP="00455A9B">
      <w:pPr>
        <w:pStyle w:val="Bibliography"/>
      </w:pPr>
      <w:r>
        <w:t>[68]</w:t>
      </w:r>
      <w:r>
        <w:tab/>
        <w:t xml:space="preserve">D. </w:t>
      </w:r>
      <w:proofErr w:type="spellStart"/>
      <w:r>
        <w:t>Vickrey</w:t>
      </w:r>
      <w:proofErr w:type="spellEnd"/>
      <w:r>
        <w:t xml:space="preserve"> and D. Koller, “Applying sentence simplification to the CoNLL-2008 shared task,” in </w:t>
      </w:r>
      <w:r>
        <w:rPr>
          <w:i/>
          <w:iCs/>
        </w:rPr>
        <w:t>Proceedings of the Twelfth Conference on Computational Natural Language Learning</w:t>
      </w:r>
      <w:r>
        <w:t>, Manchester, United Kingdom, Aug. 2008, pp. 268–272, Accessed: Jun. 17, 2020. [Online].</w:t>
      </w:r>
    </w:p>
    <w:p w14:paraId="3B25C79B" w14:textId="77777777" w:rsidR="00455A9B" w:rsidRDefault="00455A9B" w:rsidP="00455A9B">
      <w:pPr>
        <w:pStyle w:val="Bibliography"/>
      </w:pPr>
      <w:r>
        <w:t>[69]</w:t>
      </w:r>
      <w:r>
        <w:tab/>
        <w:t xml:space="preserve">E. </w:t>
      </w:r>
      <w:proofErr w:type="spellStart"/>
      <w:r>
        <w:t>Abrahamsson</w:t>
      </w:r>
      <w:proofErr w:type="spellEnd"/>
      <w:r>
        <w:t xml:space="preserve">, T. </w:t>
      </w:r>
      <w:proofErr w:type="spellStart"/>
      <w:r>
        <w:t>Forni</w:t>
      </w:r>
      <w:proofErr w:type="spellEnd"/>
      <w:r>
        <w:t xml:space="preserve">, M. </w:t>
      </w:r>
      <w:proofErr w:type="spellStart"/>
      <w:r>
        <w:t>Skeppstedt</w:t>
      </w:r>
      <w:proofErr w:type="spellEnd"/>
      <w:r>
        <w:t xml:space="preserve">, and M. </w:t>
      </w:r>
      <w:proofErr w:type="spellStart"/>
      <w:r>
        <w:t>Kvist</w:t>
      </w:r>
      <w:proofErr w:type="spellEnd"/>
      <w:r>
        <w:t xml:space="preserve">, “Medical text simplification using synonym replacement: Adapting assessment of word difficulty to a compounding language,” in </w:t>
      </w:r>
      <w:r>
        <w:rPr>
          <w:i/>
          <w:iCs/>
        </w:rPr>
        <w:t>Proceedings of the 3rd Workshop on Predicting and Improving Text Readability for Target Reader Populations (PITR)</w:t>
      </w:r>
      <w:r>
        <w:t xml:space="preserve">, Gothenburg, Sweden, Apr. 2014, pp. 57–65, </w:t>
      </w:r>
      <w:proofErr w:type="spellStart"/>
      <w:r>
        <w:t>doi</w:t>
      </w:r>
      <w:proofErr w:type="spellEnd"/>
      <w:r>
        <w:t>: 10.3115/v1/W14-1207.</w:t>
      </w:r>
    </w:p>
    <w:p w14:paraId="336767B1" w14:textId="77777777" w:rsidR="00455A9B" w:rsidRDefault="00455A9B" w:rsidP="00455A9B">
      <w:pPr>
        <w:pStyle w:val="Bibliography"/>
      </w:pPr>
      <w:r>
        <w:t>[70]</w:t>
      </w:r>
      <w:r>
        <w:tab/>
        <w:t xml:space="preserve">A. Candido, E. </w:t>
      </w:r>
      <w:proofErr w:type="spellStart"/>
      <w:r>
        <w:t>Maziero</w:t>
      </w:r>
      <w:proofErr w:type="spellEnd"/>
      <w:r>
        <w:t xml:space="preserve">, L. </w:t>
      </w:r>
      <w:proofErr w:type="spellStart"/>
      <w:r>
        <w:t>Specia</w:t>
      </w:r>
      <w:proofErr w:type="spellEnd"/>
      <w:r>
        <w:t xml:space="preserve">, C. </w:t>
      </w:r>
      <w:proofErr w:type="spellStart"/>
      <w:r>
        <w:t>Gasperin</w:t>
      </w:r>
      <w:proofErr w:type="spellEnd"/>
      <w:r>
        <w:t xml:space="preserve">, T. Pardo, and S. </w:t>
      </w:r>
      <w:proofErr w:type="spellStart"/>
      <w:r>
        <w:t>Aluisio</w:t>
      </w:r>
      <w:proofErr w:type="spellEnd"/>
      <w:r>
        <w:t xml:space="preserve">, “Supporting the Adaptation of Texts for Poor Literacy Readers: a Text Simplification Editor for Brazilian Portuguese,” in </w:t>
      </w:r>
      <w:r>
        <w:rPr>
          <w:i/>
          <w:iCs/>
        </w:rPr>
        <w:t>Proceedings of the Fourth Workshop on Innovative Use of NLP for Building Educational Applications</w:t>
      </w:r>
      <w:r>
        <w:t>, Boulder, Colorado, Jun. 2009, pp. 34–42, Accessed: Jun. 17, 2020. [Online]. Available: https://www.aclweb.org/anthology/W09-2105.</w:t>
      </w:r>
    </w:p>
    <w:p w14:paraId="2101B7BC" w14:textId="77777777" w:rsidR="00455A9B" w:rsidRDefault="00455A9B" w:rsidP="00455A9B">
      <w:pPr>
        <w:pStyle w:val="Bibliography"/>
      </w:pPr>
      <w:r>
        <w:t>[71]</w:t>
      </w:r>
      <w:r>
        <w:tab/>
        <w:t xml:space="preserve">G. Leroy, J. E. Endicott, D. Kauchak, O. </w:t>
      </w:r>
      <w:proofErr w:type="spellStart"/>
      <w:r>
        <w:t>Mouradi</w:t>
      </w:r>
      <w:proofErr w:type="spellEnd"/>
      <w:r>
        <w:t xml:space="preserve">, and M. Just, “User Evaluation of the Effects of a Text Simplification Algorithm Using Term Familiarity on Perception, Understanding, Learning, and Information Retention,” </w:t>
      </w:r>
      <w:r>
        <w:rPr>
          <w:i/>
          <w:iCs/>
        </w:rPr>
        <w:t>J. Med. Internet Res.</w:t>
      </w:r>
      <w:r>
        <w:t xml:space="preserve">, vol. 15, no. 7, p. e144, 2013, </w:t>
      </w:r>
      <w:proofErr w:type="spellStart"/>
      <w:r>
        <w:t>doi</w:t>
      </w:r>
      <w:proofErr w:type="spellEnd"/>
      <w:r>
        <w:t>: 10.2196/jmir.2569.</w:t>
      </w:r>
    </w:p>
    <w:p w14:paraId="59F2773E" w14:textId="77777777" w:rsidR="00455A9B" w:rsidRDefault="00455A9B" w:rsidP="00455A9B">
      <w:pPr>
        <w:pStyle w:val="Bibliography"/>
      </w:pPr>
      <w:r>
        <w:t>[72]</w:t>
      </w:r>
      <w:r>
        <w:tab/>
        <w:t xml:space="preserve">C. Quirk, C. Brockett, and W. Dolan, “Monolingual Machine Translation for Paraphrase Generation,” in </w:t>
      </w:r>
      <w:r>
        <w:rPr>
          <w:i/>
          <w:iCs/>
        </w:rPr>
        <w:t>Proceedings of the 2004 Conference on Empirical Methods in Natural Language Processing</w:t>
      </w:r>
      <w:r>
        <w:t>, Barcelona, Spain, Jul. 2004, pp. 142–149, Accessed: Jun. 17, 2020. [Online]. Available: https://www.aclweb.org/anthology/W04-3219.</w:t>
      </w:r>
    </w:p>
    <w:p w14:paraId="4790B3E0" w14:textId="6D4CBE84" w:rsidR="00C056FA" w:rsidRPr="001038EC" w:rsidRDefault="00C056FA" w:rsidP="001038EC">
      <w:pPr>
        <w:sectPr w:rsidR="00C056FA" w:rsidRPr="001038EC" w:rsidSect="00C919A4">
          <w:type w:val="continuous"/>
          <w:pgSz w:w="612pt" w:h="792pt" w:code="1"/>
          <w:pgMar w:top="54pt" w:right="45.35pt" w:bottom="72pt" w:left="45.35pt" w:header="36pt" w:footer="36pt" w:gutter="0pt"/>
          <w:cols w:num="2" w:space="18pt"/>
          <w:docGrid w:linePitch="360"/>
        </w:sectPr>
      </w:pPr>
      <w:r w:rsidRPr="001038EC">
        <w:fldChar w:fldCharType="end"/>
      </w:r>
    </w:p>
    <w:p w14:paraId="15516FF8" w14:textId="77777777" w:rsidR="009303D9" w:rsidRPr="00F96569" w:rsidRDefault="009303D9" w:rsidP="00F96569">
      <w:pPr>
        <w:rPr>
          <w:color w:val="FF0000"/>
        </w:rPr>
      </w:pPr>
    </w:p>
    <w:sectPr w:rsidR="009303D9"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66FFFD29" w14:textId="77777777" w:rsidR="00E9594C" w:rsidRDefault="00E9594C" w:rsidP="001A3B3D">
      <w:r>
        <w:separator/>
      </w:r>
    </w:p>
  </w:endnote>
  <w:endnote w:type="continuationSeparator" w:id="0">
    <w:p w14:paraId="6583A6B2" w14:textId="77777777" w:rsidR="00E9594C" w:rsidRDefault="00E9594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Yu Gothic Light">
    <w:altName w:val="游ゴシック Light"/>
    <w:panose1 w:val="020B0300000000000000"/>
    <w:charset w:characterSet="shift_jis"/>
    <w:family w:val="swiss"/>
    <w:pitch w:val="variable"/>
    <w:sig w:usb0="E00002FF" w:usb1="2AC7FDFF" w:usb2="00000016"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Yu Mincho">
    <w:altName w:val="游明朝"/>
    <w:panose1 w:val="02020400000000000000"/>
    <w:charset w:characterSet="shift_jis"/>
    <w:family w:val="roman"/>
    <w:pitch w:val="variable"/>
    <w:sig w:usb0="800002E7" w:usb1="2AC7FCFF" w:usb2="00000012" w:usb3="00000000" w:csb0="0002009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133AD895" w14:textId="3BE22F10" w:rsidR="00464F34" w:rsidRPr="006F6D3D" w:rsidRDefault="00464F34"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1455A4F3" w14:textId="77777777" w:rsidR="00E9594C" w:rsidRDefault="00E9594C" w:rsidP="001A3B3D">
      <w:r>
        <w:separator/>
      </w:r>
    </w:p>
  </w:footnote>
  <w:footnote w:type="continuationSeparator" w:id="0">
    <w:p w14:paraId="52C9747C" w14:textId="77777777" w:rsidR="00E9594C" w:rsidRDefault="00E9594C"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3B5EFF1C"/>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0E44CD52"/>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7144D10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650778A"/>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E258091E"/>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4D54E31A"/>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BB02B8DC"/>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F21820F4"/>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0A6C20F2"/>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9A02DB84"/>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C3C5ECA"/>
    <w:multiLevelType w:val="hybridMultilevel"/>
    <w:tmpl w:val="DF0C83F2"/>
    <w:lvl w:ilvl="0" w:tplc="ECA05DEE">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12" w15:restartNumberingAfterBreak="0">
    <w:nsid w:val="1D225098"/>
    <w:multiLevelType w:val="hybridMultilevel"/>
    <w:tmpl w:val="2D1CFFAC"/>
    <w:lvl w:ilvl="0" w:tplc="132A710C">
      <w:start w:val="1"/>
      <w:numFmt w:val="decimal"/>
      <w:lvlText w:val="%1."/>
      <w:lvlJc w:val="start"/>
      <w:pPr>
        <w:ind w:start="36pt" w:hanging="18pt"/>
      </w:pPr>
      <w:rPr>
        <w:rFonts w:ascii="Times New Roman" w:eastAsia="SimSun" w:hAnsi="Times New Roman" w:cs="Times New Roman"/>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B906A62"/>
    <w:multiLevelType w:val="hybridMultilevel"/>
    <w:tmpl w:val="DF66E742"/>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8FC2EBF"/>
    <w:multiLevelType w:val="hybridMultilevel"/>
    <w:tmpl w:val="15B2B53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4A9D219F"/>
    <w:multiLevelType w:val="hybridMultilevel"/>
    <w:tmpl w:val="326CCE3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3" w15:restartNumberingAfterBreak="0">
    <w:nsid w:val="4B0D0525"/>
    <w:multiLevelType w:val="hybridMultilevel"/>
    <w:tmpl w:val="1B168384"/>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24" w15:restartNumberingAfterBreak="0">
    <w:nsid w:val="4F301800"/>
    <w:multiLevelType w:val="hybridMultilevel"/>
    <w:tmpl w:val="D4EC1968"/>
    <w:lvl w:ilvl="0" w:tplc="04090001">
      <w:start w:val="1"/>
      <w:numFmt w:val="bullet"/>
      <w:lvlText w:val=""/>
      <w:lvlJc w:val="start"/>
      <w:pPr>
        <w:ind w:start="49.50pt" w:hanging="18pt"/>
      </w:pPr>
      <w:rPr>
        <w:rFonts w:ascii="Symbol" w:hAnsi="Symbol" w:hint="default"/>
      </w:rPr>
    </w:lvl>
    <w:lvl w:ilvl="1" w:tplc="04090003" w:tentative="1">
      <w:start w:val="1"/>
      <w:numFmt w:val="bullet"/>
      <w:lvlText w:val="o"/>
      <w:lvlJc w:val="start"/>
      <w:pPr>
        <w:ind w:start="85.50pt" w:hanging="18pt"/>
      </w:pPr>
      <w:rPr>
        <w:rFonts w:ascii="Courier New" w:hAnsi="Courier New" w:cs="Courier New" w:hint="default"/>
      </w:rPr>
    </w:lvl>
    <w:lvl w:ilvl="2" w:tplc="04090005" w:tentative="1">
      <w:start w:val="1"/>
      <w:numFmt w:val="bullet"/>
      <w:lvlText w:val=""/>
      <w:lvlJc w:val="start"/>
      <w:pPr>
        <w:ind w:start="121.50pt" w:hanging="18pt"/>
      </w:pPr>
      <w:rPr>
        <w:rFonts w:ascii="Wingdings" w:hAnsi="Wingdings" w:hint="default"/>
      </w:rPr>
    </w:lvl>
    <w:lvl w:ilvl="3" w:tplc="04090001" w:tentative="1">
      <w:start w:val="1"/>
      <w:numFmt w:val="bullet"/>
      <w:lvlText w:val=""/>
      <w:lvlJc w:val="start"/>
      <w:pPr>
        <w:ind w:start="157.50pt" w:hanging="18pt"/>
      </w:pPr>
      <w:rPr>
        <w:rFonts w:ascii="Symbol" w:hAnsi="Symbol" w:hint="default"/>
      </w:rPr>
    </w:lvl>
    <w:lvl w:ilvl="4" w:tplc="04090003" w:tentative="1">
      <w:start w:val="1"/>
      <w:numFmt w:val="bullet"/>
      <w:lvlText w:val="o"/>
      <w:lvlJc w:val="start"/>
      <w:pPr>
        <w:ind w:start="193.50pt" w:hanging="18pt"/>
      </w:pPr>
      <w:rPr>
        <w:rFonts w:ascii="Courier New" w:hAnsi="Courier New" w:cs="Courier New" w:hint="default"/>
      </w:rPr>
    </w:lvl>
    <w:lvl w:ilvl="5" w:tplc="04090005" w:tentative="1">
      <w:start w:val="1"/>
      <w:numFmt w:val="bullet"/>
      <w:lvlText w:val=""/>
      <w:lvlJc w:val="start"/>
      <w:pPr>
        <w:ind w:start="229.50pt" w:hanging="18pt"/>
      </w:pPr>
      <w:rPr>
        <w:rFonts w:ascii="Wingdings" w:hAnsi="Wingdings" w:hint="default"/>
      </w:rPr>
    </w:lvl>
    <w:lvl w:ilvl="6" w:tplc="04090001" w:tentative="1">
      <w:start w:val="1"/>
      <w:numFmt w:val="bullet"/>
      <w:lvlText w:val=""/>
      <w:lvlJc w:val="start"/>
      <w:pPr>
        <w:ind w:start="265.50pt" w:hanging="18pt"/>
      </w:pPr>
      <w:rPr>
        <w:rFonts w:ascii="Symbol" w:hAnsi="Symbol" w:hint="default"/>
      </w:rPr>
    </w:lvl>
    <w:lvl w:ilvl="7" w:tplc="04090003" w:tentative="1">
      <w:start w:val="1"/>
      <w:numFmt w:val="bullet"/>
      <w:lvlText w:val="o"/>
      <w:lvlJc w:val="start"/>
      <w:pPr>
        <w:ind w:start="301.50pt" w:hanging="18pt"/>
      </w:pPr>
      <w:rPr>
        <w:rFonts w:ascii="Courier New" w:hAnsi="Courier New" w:cs="Courier New" w:hint="default"/>
      </w:rPr>
    </w:lvl>
    <w:lvl w:ilvl="8" w:tplc="04090005" w:tentative="1">
      <w:start w:val="1"/>
      <w:numFmt w:val="bullet"/>
      <w:lvlText w:val=""/>
      <w:lvlJc w:val="start"/>
      <w:pPr>
        <w:ind w:start="337.50pt" w:hanging="18pt"/>
      </w:pPr>
      <w:rPr>
        <w:rFonts w:ascii="Wingdings" w:hAnsi="Wingdings" w:hint="default"/>
      </w:r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566A6106"/>
    <w:multiLevelType w:val="hybridMultilevel"/>
    <w:tmpl w:val="A0822534"/>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7" w15:restartNumberingAfterBreak="0">
    <w:nsid w:val="681F4A5A"/>
    <w:multiLevelType w:val="hybridMultilevel"/>
    <w:tmpl w:val="8FA63E20"/>
    <w:lvl w:ilvl="0" w:tplc="64D220B2">
      <w:numFmt w:val="bullet"/>
      <w:lvlText w:val="-"/>
      <w:lvlJc w:val="start"/>
      <w:pPr>
        <w:ind w:start="32.40pt" w:hanging="18pt"/>
      </w:pPr>
      <w:rPr>
        <w:rFonts w:ascii="Times New Roman" w:eastAsia="SimSun" w:hAnsi="Times New Roman" w:cs="Times New Roman" w:hint="default"/>
      </w:rPr>
    </w:lvl>
    <w:lvl w:ilvl="1" w:tplc="04090003" w:tentative="1">
      <w:start w:val="1"/>
      <w:numFmt w:val="bullet"/>
      <w:lvlText w:val="o"/>
      <w:lvlJc w:val="start"/>
      <w:pPr>
        <w:ind w:start="68.40pt" w:hanging="18pt"/>
      </w:pPr>
      <w:rPr>
        <w:rFonts w:ascii="Courier New" w:hAnsi="Courier New" w:cs="Courier New" w:hint="default"/>
      </w:rPr>
    </w:lvl>
    <w:lvl w:ilvl="2" w:tplc="04090005" w:tentative="1">
      <w:start w:val="1"/>
      <w:numFmt w:val="bullet"/>
      <w:lvlText w:val=""/>
      <w:lvlJc w:val="start"/>
      <w:pPr>
        <w:ind w:start="104.40pt" w:hanging="18pt"/>
      </w:pPr>
      <w:rPr>
        <w:rFonts w:ascii="Wingdings" w:hAnsi="Wingdings" w:hint="default"/>
      </w:rPr>
    </w:lvl>
    <w:lvl w:ilvl="3" w:tplc="04090001" w:tentative="1">
      <w:start w:val="1"/>
      <w:numFmt w:val="bullet"/>
      <w:lvlText w:val=""/>
      <w:lvlJc w:val="start"/>
      <w:pPr>
        <w:ind w:start="140.40pt" w:hanging="18pt"/>
      </w:pPr>
      <w:rPr>
        <w:rFonts w:ascii="Symbol" w:hAnsi="Symbol" w:hint="default"/>
      </w:rPr>
    </w:lvl>
    <w:lvl w:ilvl="4" w:tplc="04090003" w:tentative="1">
      <w:start w:val="1"/>
      <w:numFmt w:val="bullet"/>
      <w:lvlText w:val="o"/>
      <w:lvlJc w:val="start"/>
      <w:pPr>
        <w:ind w:start="176.40pt" w:hanging="18pt"/>
      </w:pPr>
      <w:rPr>
        <w:rFonts w:ascii="Courier New" w:hAnsi="Courier New" w:cs="Courier New" w:hint="default"/>
      </w:rPr>
    </w:lvl>
    <w:lvl w:ilvl="5" w:tplc="04090005" w:tentative="1">
      <w:start w:val="1"/>
      <w:numFmt w:val="bullet"/>
      <w:lvlText w:val=""/>
      <w:lvlJc w:val="start"/>
      <w:pPr>
        <w:ind w:start="212.40pt" w:hanging="18pt"/>
      </w:pPr>
      <w:rPr>
        <w:rFonts w:ascii="Wingdings" w:hAnsi="Wingdings" w:hint="default"/>
      </w:rPr>
    </w:lvl>
    <w:lvl w:ilvl="6" w:tplc="04090001" w:tentative="1">
      <w:start w:val="1"/>
      <w:numFmt w:val="bullet"/>
      <w:lvlText w:val=""/>
      <w:lvlJc w:val="start"/>
      <w:pPr>
        <w:ind w:start="248.40pt" w:hanging="18pt"/>
      </w:pPr>
      <w:rPr>
        <w:rFonts w:ascii="Symbol" w:hAnsi="Symbol" w:hint="default"/>
      </w:rPr>
    </w:lvl>
    <w:lvl w:ilvl="7" w:tplc="04090003" w:tentative="1">
      <w:start w:val="1"/>
      <w:numFmt w:val="bullet"/>
      <w:lvlText w:val="o"/>
      <w:lvlJc w:val="start"/>
      <w:pPr>
        <w:ind w:start="284.40pt" w:hanging="18pt"/>
      </w:pPr>
      <w:rPr>
        <w:rFonts w:ascii="Courier New" w:hAnsi="Courier New" w:cs="Courier New" w:hint="default"/>
      </w:rPr>
    </w:lvl>
    <w:lvl w:ilvl="8" w:tplc="04090005" w:tentative="1">
      <w:start w:val="1"/>
      <w:numFmt w:val="bullet"/>
      <w:lvlText w:val=""/>
      <w:lvlJc w:val="start"/>
      <w:pPr>
        <w:ind w:start="320.40pt" w:hanging="18pt"/>
      </w:pPr>
      <w:rPr>
        <w:rFonts w:ascii="Wingdings" w:hAnsi="Wingdings" w:hint="default"/>
      </w:rPr>
    </w:lvl>
  </w:abstractNum>
  <w:abstractNum w:abstractNumId="28" w15:restartNumberingAfterBreak="0">
    <w:nsid w:val="6B56206C"/>
    <w:multiLevelType w:val="hybridMultilevel"/>
    <w:tmpl w:val="2124A48A"/>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1" w15:restartNumberingAfterBreak="0">
    <w:nsid w:val="7F814355"/>
    <w:multiLevelType w:val="hybridMultilevel"/>
    <w:tmpl w:val="87C071F4"/>
    <w:lvl w:ilvl="0" w:tplc="64D220B2">
      <w:numFmt w:val="bullet"/>
      <w:lvlText w:val="-"/>
      <w:lvlJc w:val="start"/>
      <w:pPr>
        <w:ind w:start="34.80pt" w:hanging="18pt"/>
      </w:pPr>
      <w:rPr>
        <w:rFonts w:ascii="Times New Roman" w:eastAsia="SimSun" w:hAnsi="Times New Roman" w:cs="Times New Roman" w:hint="default"/>
      </w:rPr>
    </w:lvl>
    <w:lvl w:ilvl="1" w:tplc="04090003" w:tentative="1">
      <w:start w:val="1"/>
      <w:numFmt w:val="bullet"/>
      <w:lvlText w:val="o"/>
      <w:lvlJc w:val="start"/>
      <w:pPr>
        <w:ind w:start="74.40pt" w:hanging="18pt"/>
      </w:pPr>
      <w:rPr>
        <w:rFonts w:ascii="Courier New" w:hAnsi="Courier New" w:cs="Courier New" w:hint="default"/>
      </w:rPr>
    </w:lvl>
    <w:lvl w:ilvl="2" w:tplc="04090005" w:tentative="1">
      <w:start w:val="1"/>
      <w:numFmt w:val="bullet"/>
      <w:lvlText w:val=""/>
      <w:lvlJc w:val="start"/>
      <w:pPr>
        <w:ind w:start="110.40pt" w:hanging="18pt"/>
      </w:pPr>
      <w:rPr>
        <w:rFonts w:ascii="Wingdings" w:hAnsi="Wingdings" w:hint="default"/>
      </w:rPr>
    </w:lvl>
    <w:lvl w:ilvl="3" w:tplc="04090001" w:tentative="1">
      <w:start w:val="1"/>
      <w:numFmt w:val="bullet"/>
      <w:lvlText w:val=""/>
      <w:lvlJc w:val="start"/>
      <w:pPr>
        <w:ind w:start="146.40pt" w:hanging="18pt"/>
      </w:pPr>
      <w:rPr>
        <w:rFonts w:ascii="Symbol" w:hAnsi="Symbol" w:hint="default"/>
      </w:rPr>
    </w:lvl>
    <w:lvl w:ilvl="4" w:tplc="04090003" w:tentative="1">
      <w:start w:val="1"/>
      <w:numFmt w:val="bullet"/>
      <w:lvlText w:val="o"/>
      <w:lvlJc w:val="start"/>
      <w:pPr>
        <w:ind w:start="182.40pt" w:hanging="18pt"/>
      </w:pPr>
      <w:rPr>
        <w:rFonts w:ascii="Courier New" w:hAnsi="Courier New" w:cs="Courier New" w:hint="default"/>
      </w:rPr>
    </w:lvl>
    <w:lvl w:ilvl="5" w:tplc="04090005" w:tentative="1">
      <w:start w:val="1"/>
      <w:numFmt w:val="bullet"/>
      <w:lvlText w:val=""/>
      <w:lvlJc w:val="start"/>
      <w:pPr>
        <w:ind w:start="218.40pt" w:hanging="18pt"/>
      </w:pPr>
      <w:rPr>
        <w:rFonts w:ascii="Wingdings" w:hAnsi="Wingdings" w:hint="default"/>
      </w:rPr>
    </w:lvl>
    <w:lvl w:ilvl="6" w:tplc="04090001" w:tentative="1">
      <w:start w:val="1"/>
      <w:numFmt w:val="bullet"/>
      <w:lvlText w:val=""/>
      <w:lvlJc w:val="start"/>
      <w:pPr>
        <w:ind w:start="254.40pt" w:hanging="18pt"/>
      </w:pPr>
      <w:rPr>
        <w:rFonts w:ascii="Symbol" w:hAnsi="Symbol" w:hint="default"/>
      </w:rPr>
    </w:lvl>
    <w:lvl w:ilvl="7" w:tplc="04090003" w:tentative="1">
      <w:start w:val="1"/>
      <w:numFmt w:val="bullet"/>
      <w:lvlText w:val="o"/>
      <w:lvlJc w:val="start"/>
      <w:pPr>
        <w:ind w:start="290.40pt" w:hanging="18pt"/>
      </w:pPr>
      <w:rPr>
        <w:rFonts w:ascii="Courier New" w:hAnsi="Courier New" w:cs="Courier New" w:hint="default"/>
      </w:rPr>
    </w:lvl>
    <w:lvl w:ilvl="8" w:tplc="04090005" w:tentative="1">
      <w:start w:val="1"/>
      <w:numFmt w:val="bullet"/>
      <w:lvlText w:val=""/>
      <w:lvlJc w:val="start"/>
      <w:pPr>
        <w:ind w:start="326.40pt" w:hanging="18pt"/>
      </w:pPr>
      <w:rPr>
        <w:rFonts w:ascii="Wingdings" w:hAnsi="Wingdings" w:hint="default"/>
      </w:rPr>
    </w:lvl>
  </w:abstractNum>
  <w:num w:numId="1">
    <w:abstractNumId w:val="17"/>
  </w:num>
  <w:num w:numId="2">
    <w:abstractNumId w:val="29"/>
  </w:num>
  <w:num w:numId="3">
    <w:abstractNumId w:val="15"/>
  </w:num>
  <w:num w:numId="4">
    <w:abstractNumId w:val="19"/>
  </w:num>
  <w:num w:numId="5">
    <w:abstractNumId w:val="19"/>
  </w:num>
  <w:num w:numId="6">
    <w:abstractNumId w:val="19"/>
  </w:num>
  <w:num w:numId="7">
    <w:abstractNumId w:val="19"/>
  </w:num>
  <w:num w:numId="8">
    <w:abstractNumId w:val="25"/>
  </w:num>
  <w:num w:numId="9">
    <w:abstractNumId w:val="30"/>
  </w:num>
  <w:num w:numId="10">
    <w:abstractNumId w:val="18"/>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27"/>
  </w:num>
  <w:num w:numId="26">
    <w:abstractNumId w:val="31"/>
  </w:num>
  <w:num w:numId="27">
    <w:abstractNumId w:val="20"/>
  </w:num>
  <w:num w:numId="28">
    <w:abstractNumId w:val="23"/>
  </w:num>
  <w:num w:numId="29">
    <w:abstractNumId w:val="22"/>
  </w:num>
  <w:num w:numId="30">
    <w:abstractNumId w:val="24"/>
  </w:num>
  <w:num w:numId="31">
    <w:abstractNumId w:val="28"/>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30"/>
    <w:lvlOverride w:ilvl="0">
      <w:startOverride w:val="1"/>
    </w:lvlOverride>
  </w:num>
  <w:num w:numId="34">
    <w:abstractNumId w:val="12"/>
  </w:num>
  <w:num w:numId="35">
    <w:abstractNumId w:val="11"/>
  </w:num>
  <w:num w:numId="36">
    <w:abstractNumId w:val="16"/>
  </w:num>
  <w:num w:numId="37">
    <w:abstractNumId w:val="2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269A"/>
    <w:rsid w:val="00002FB4"/>
    <w:rsid w:val="00004837"/>
    <w:rsid w:val="0000589F"/>
    <w:rsid w:val="00006BB2"/>
    <w:rsid w:val="0004070B"/>
    <w:rsid w:val="000416C1"/>
    <w:rsid w:val="00046A2F"/>
    <w:rsid w:val="0004781E"/>
    <w:rsid w:val="000517F7"/>
    <w:rsid w:val="00072345"/>
    <w:rsid w:val="0008450D"/>
    <w:rsid w:val="00087054"/>
    <w:rsid w:val="0008758A"/>
    <w:rsid w:val="00087B6F"/>
    <w:rsid w:val="000967B9"/>
    <w:rsid w:val="000A0409"/>
    <w:rsid w:val="000B37D6"/>
    <w:rsid w:val="000B4173"/>
    <w:rsid w:val="000B4915"/>
    <w:rsid w:val="000B7C74"/>
    <w:rsid w:val="000C1E68"/>
    <w:rsid w:val="000C2940"/>
    <w:rsid w:val="000D2333"/>
    <w:rsid w:val="000E1F50"/>
    <w:rsid w:val="000E650F"/>
    <w:rsid w:val="000F5B5F"/>
    <w:rsid w:val="0010064D"/>
    <w:rsid w:val="001038EC"/>
    <w:rsid w:val="00111BF5"/>
    <w:rsid w:val="0011234F"/>
    <w:rsid w:val="00122781"/>
    <w:rsid w:val="00122C00"/>
    <w:rsid w:val="00140F4B"/>
    <w:rsid w:val="0015079E"/>
    <w:rsid w:val="00166387"/>
    <w:rsid w:val="00166A64"/>
    <w:rsid w:val="00172C81"/>
    <w:rsid w:val="00176D5A"/>
    <w:rsid w:val="00186C0A"/>
    <w:rsid w:val="00187676"/>
    <w:rsid w:val="00191B06"/>
    <w:rsid w:val="00195A0C"/>
    <w:rsid w:val="001A2EFD"/>
    <w:rsid w:val="001A35FB"/>
    <w:rsid w:val="001A3B3D"/>
    <w:rsid w:val="001A42EA"/>
    <w:rsid w:val="001B1F53"/>
    <w:rsid w:val="001B40AD"/>
    <w:rsid w:val="001B67DC"/>
    <w:rsid w:val="001D7BCF"/>
    <w:rsid w:val="001F2516"/>
    <w:rsid w:val="001F6474"/>
    <w:rsid w:val="00216B18"/>
    <w:rsid w:val="00217A6A"/>
    <w:rsid w:val="002210DF"/>
    <w:rsid w:val="0022133E"/>
    <w:rsid w:val="00223493"/>
    <w:rsid w:val="002246D4"/>
    <w:rsid w:val="002254A9"/>
    <w:rsid w:val="00233D97"/>
    <w:rsid w:val="002341B0"/>
    <w:rsid w:val="002564B3"/>
    <w:rsid w:val="00257C5F"/>
    <w:rsid w:val="002633B9"/>
    <w:rsid w:val="002640D7"/>
    <w:rsid w:val="002765AD"/>
    <w:rsid w:val="00277C94"/>
    <w:rsid w:val="002850E3"/>
    <w:rsid w:val="002A5278"/>
    <w:rsid w:val="002A7061"/>
    <w:rsid w:val="002A7D06"/>
    <w:rsid w:val="002B52F7"/>
    <w:rsid w:val="002C0B12"/>
    <w:rsid w:val="002C61A3"/>
    <w:rsid w:val="002D62A9"/>
    <w:rsid w:val="002E2A1C"/>
    <w:rsid w:val="002F70DD"/>
    <w:rsid w:val="0030096D"/>
    <w:rsid w:val="00305C56"/>
    <w:rsid w:val="00307E80"/>
    <w:rsid w:val="0031002B"/>
    <w:rsid w:val="00311317"/>
    <w:rsid w:val="00324909"/>
    <w:rsid w:val="00331191"/>
    <w:rsid w:val="00334CD3"/>
    <w:rsid w:val="003400C3"/>
    <w:rsid w:val="00354FCF"/>
    <w:rsid w:val="003575CF"/>
    <w:rsid w:val="00357FD9"/>
    <w:rsid w:val="0036746E"/>
    <w:rsid w:val="00376F79"/>
    <w:rsid w:val="00380CD3"/>
    <w:rsid w:val="003848E1"/>
    <w:rsid w:val="00385759"/>
    <w:rsid w:val="003877FC"/>
    <w:rsid w:val="0039044F"/>
    <w:rsid w:val="00390F7D"/>
    <w:rsid w:val="0039251B"/>
    <w:rsid w:val="00393A26"/>
    <w:rsid w:val="0039654A"/>
    <w:rsid w:val="003A19E2"/>
    <w:rsid w:val="003B41D1"/>
    <w:rsid w:val="003C13CF"/>
    <w:rsid w:val="003C1DF5"/>
    <w:rsid w:val="003C679F"/>
    <w:rsid w:val="003D355D"/>
    <w:rsid w:val="003D4C70"/>
    <w:rsid w:val="003D61D6"/>
    <w:rsid w:val="003E0482"/>
    <w:rsid w:val="003F1E3E"/>
    <w:rsid w:val="00403910"/>
    <w:rsid w:val="00407B9D"/>
    <w:rsid w:val="004161A6"/>
    <w:rsid w:val="00421EC6"/>
    <w:rsid w:val="00425B86"/>
    <w:rsid w:val="004261A4"/>
    <w:rsid w:val="00430DA4"/>
    <w:rsid w:val="00432027"/>
    <w:rsid w:val="004325FB"/>
    <w:rsid w:val="004326C2"/>
    <w:rsid w:val="00437FC7"/>
    <w:rsid w:val="004432BA"/>
    <w:rsid w:val="0044407E"/>
    <w:rsid w:val="00451AF6"/>
    <w:rsid w:val="004529BE"/>
    <w:rsid w:val="00455013"/>
    <w:rsid w:val="0045551B"/>
    <w:rsid w:val="00455A9B"/>
    <w:rsid w:val="00457136"/>
    <w:rsid w:val="00464F34"/>
    <w:rsid w:val="00465836"/>
    <w:rsid w:val="00465B35"/>
    <w:rsid w:val="004750AE"/>
    <w:rsid w:val="00481519"/>
    <w:rsid w:val="00492A57"/>
    <w:rsid w:val="0049727E"/>
    <w:rsid w:val="00497C4C"/>
    <w:rsid w:val="00497D5A"/>
    <w:rsid w:val="004A09BB"/>
    <w:rsid w:val="004A394E"/>
    <w:rsid w:val="004A533E"/>
    <w:rsid w:val="004B10B5"/>
    <w:rsid w:val="004B323E"/>
    <w:rsid w:val="004B793A"/>
    <w:rsid w:val="004C51E7"/>
    <w:rsid w:val="004D3211"/>
    <w:rsid w:val="004D72B5"/>
    <w:rsid w:val="004F13A5"/>
    <w:rsid w:val="00502017"/>
    <w:rsid w:val="00503419"/>
    <w:rsid w:val="00515D10"/>
    <w:rsid w:val="00517875"/>
    <w:rsid w:val="00534224"/>
    <w:rsid w:val="00534E3B"/>
    <w:rsid w:val="00535AF4"/>
    <w:rsid w:val="00537C87"/>
    <w:rsid w:val="00542525"/>
    <w:rsid w:val="00547E73"/>
    <w:rsid w:val="005500F9"/>
    <w:rsid w:val="00551B7F"/>
    <w:rsid w:val="00552295"/>
    <w:rsid w:val="005529B2"/>
    <w:rsid w:val="00555561"/>
    <w:rsid w:val="00563869"/>
    <w:rsid w:val="0056610F"/>
    <w:rsid w:val="00575728"/>
    <w:rsid w:val="00575BCA"/>
    <w:rsid w:val="005762AA"/>
    <w:rsid w:val="0058153E"/>
    <w:rsid w:val="00591133"/>
    <w:rsid w:val="00595838"/>
    <w:rsid w:val="005A16CD"/>
    <w:rsid w:val="005A2359"/>
    <w:rsid w:val="005A44DD"/>
    <w:rsid w:val="005B0344"/>
    <w:rsid w:val="005B395D"/>
    <w:rsid w:val="005B466B"/>
    <w:rsid w:val="005B520E"/>
    <w:rsid w:val="005B7473"/>
    <w:rsid w:val="005C0D56"/>
    <w:rsid w:val="005C0E0C"/>
    <w:rsid w:val="005C55C1"/>
    <w:rsid w:val="005C66C7"/>
    <w:rsid w:val="005D0DF7"/>
    <w:rsid w:val="005D1BD2"/>
    <w:rsid w:val="005D5861"/>
    <w:rsid w:val="005E2800"/>
    <w:rsid w:val="005E5030"/>
    <w:rsid w:val="00607361"/>
    <w:rsid w:val="00615898"/>
    <w:rsid w:val="00630D59"/>
    <w:rsid w:val="006347CF"/>
    <w:rsid w:val="0064547F"/>
    <w:rsid w:val="00645D22"/>
    <w:rsid w:val="006469E9"/>
    <w:rsid w:val="00651A08"/>
    <w:rsid w:val="00652BDE"/>
    <w:rsid w:val="00654204"/>
    <w:rsid w:val="006547CB"/>
    <w:rsid w:val="006551D8"/>
    <w:rsid w:val="006564DB"/>
    <w:rsid w:val="006578BF"/>
    <w:rsid w:val="00670434"/>
    <w:rsid w:val="00672C95"/>
    <w:rsid w:val="0067615F"/>
    <w:rsid w:val="00681270"/>
    <w:rsid w:val="00683F92"/>
    <w:rsid w:val="0068708E"/>
    <w:rsid w:val="00693760"/>
    <w:rsid w:val="00693784"/>
    <w:rsid w:val="006A3FFE"/>
    <w:rsid w:val="006A4373"/>
    <w:rsid w:val="006B6B66"/>
    <w:rsid w:val="006C37A4"/>
    <w:rsid w:val="006C632B"/>
    <w:rsid w:val="006D4A68"/>
    <w:rsid w:val="006D65CC"/>
    <w:rsid w:val="006E7942"/>
    <w:rsid w:val="006E7AA7"/>
    <w:rsid w:val="006F6D3D"/>
    <w:rsid w:val="00702E54"/>
    <w:rsid w:val="00704134"/>
    <w:rsid w:val="007140E9"/>
    <w:rsid w:val="00715217"/>
    <w:rsid w:val="00715BEA"/>
    <w:rsid w:val="0072760E"/>
    <w:rsid w:val="00730949"/>
    <w:rsid w:val="00732B97"/>
    <w:rsid w:val="007371BF"/>
    <w:rsid w:val="00740EEA"/>
    <w:rsid w:val="007413DE"/>
    <w:rsid w:val="00750CA1"/>
    <w:rsid w:val="00757873"/>
    <w:rsid w:val="00762241"/>
    <w:rsid w:val="00781A60"/>
    <w:rsid w:val="00794804"/>
    <w:rsid w:val="00795BDA"/>
    <w:rsid w:val="007A4059"/>
    <w:rsid w:val="007A4C03"/>
    <w:rsid w:val="007B1D82"/>
    <w:rsid w:val="007B257B"/>
    <w:rsid w:val="007B33F1"/>
    <w:rsid w:val="007B4EAC"/>
    <w:rsid w:val="007C0308"/>
    <w:rsid w:val="007C1706"/>
    <w:rsid w:val="007C2FF2"/>
    <w:rsid w:val="007C7B6D"/>
    <w:rsid w:val="007D22F2"/>
    <w:rsid w:val="007D6232"/>
    <w:rsid w:val="007D7A37"/>
    <w:rsid w:val="007F1F99"/>
    <w:rsid w:val="007F768F"/>
    <w:rsid w:val="0080791D"/>
    <w:rsid w:val="008136F3"/>
    <w:rsid w:val="00817BFB"/>
    <w:rsid w:val="008378EB"/>
    <w:rsid w:val="00837B27"/>
    <w:rsid w:val="00841E69"/>
    <w:rsid w:val="008509A6"/>
    <w:rsid w:val="00853868"/>
    <w:rsid w:val="00854B8E"/>
    <w:rsid w:val="008568CC"/>
    <w:rsid w:val="00857A6E"/>
    <w:rsid w:val="00861346"/>
    <w:rsid w:val="00863584"/>
    <w:rsid w:val="00865993"/>
    <w:rsid w:val="00870887"/>
    <w:rsid w:val="00873603"/>
    <w:rsid w:val="00875903"/>
    <w:rsid w:val="008811DC"/>
    <w:rsid w:val="00884645"/>
    <w:rsid w:val="0088487D"/>
    <w:rsid w:val="00893FFF"/>
    <w:rsid w:val="008A2C7D"/>
    <w:rsid w:val="008B18DE"/>
    <w:rsid w:val="008B367D"/>
    <w:rsid w:val="008C28CD"/>
    <w:rsid w:val="008C2A80"/>
    <w:rsid w:val="008C3251"/>
    <w:rsid w:val="008C4B23"/>
    <w:rsid w:val="008C6313"/>
    <w:rsid w:val="008D2AEA"/>
    <w:rsid w:val="008D39E6"/>
    <w:rsid w:val="008D4682"/>
    <w:rsid w:val="008E12D8"/>
    <w:rsid w:val="008E1C10"/>
    <w:rsid w:val="008E4633"/>
    <w:rsid w:val="008F02B3"/>
    <w:rsid w:val="008F32DF"/>
    <w:rsid w:val="008F54E0"/>
    <w:rsid w:val="008F606F"/>
    <w:rsid w:val="008F6E2C"/>
    <w:rsid w:val="0090074A"/>
    <w:rsid w:val="0090255C"/>
    <w:rsid w:val="00903E22"/>
    <w:rsid w:val="009120F0"/>
    <w:rsid w:val="00915CF4"/>
    <w:rsid w:val="00915F76"/>
    <w:rsid w:val="00917127"/>
    <w:rsid w:val="009214D2"/>
    <w:rsid w:val="009224A8"/>
    <w:rsid w:val="009303D9"/>
    <w:rsid w:val="00933C64"/>
    <w:rsid w:val="0094076E"/>
    <w:rsid w:val="0094314E"/>
    <w:rsid w:val="009515C3"/>
    <w:rsid w:val="0095318B"/>
    <w:rsid w:val="009542DC"/>
    <w:rsid w:val="009563AF"/>
    <w:rsid w:val="00957D8C"/>
    <w:rsid w:val="00972203"/>
    <w:rsid w:val="00975584"/>
    <w:rsid w:val="00982B8B"/>
    <w:rsid w:val="00987B2A"/>
    <w:rsid w:val="00994564"/>
    <w:rsid w:val="00994D1B"/>
    <w:rsid w:val="00995845"/>
    <w:rsid w:val="00996068"/>
    <w:rsid w:val="009A4443"/>
    <w:rsid w:val="009A65DE"/>
    <w:rsid w:val="009B47F8"/>
    <w:rsid w:val="009C61DD"/>
    <w:rsid w:val="009D19E4"/>
    <w:rsid w:val="009E1F74"/>
    <w:rsid w:val="009E6EE9"/>
    <w:rsid w:val="009F7217"/>
    <w:rsid w:val="00A005BB"/>
    <w:rsid w:val="00A059B3"/>
    <w:rsid w:val="00A05C31"/>
    <w:rsid w:val="00A05EA5"/>
    <w:rsid w:val="00A0653A"/>
    <w:rsid w:val="00A07117"/>
    <w:rsid w:val="00A11768"/>
    <w:rsid w:val="00A11C3D"/>
    <w:rsid w:val="00A31F1B"/>
    <w:rsid w:val="00A35723"/>
    <w:rsid w:val="00A35C48"/>
    <w:rsid w:val="00A419F5"/>
    <w:rsid w:val="00A43F62"/>
    <w:rsid w:val="00A4514B"/>
    <w:rsid w:val="00A53707"/>
    <w:rsid w:val="00A54B88"/>
    <w:rsid w:val="00A55A4F"/>
    <w:rsid w:val="00A732C9"/>
    <w:rsid w:val="00A75444"/>
    <w:rsid w:val="00A83751"/>
    <w:rsid w:val="00A84053"/>
    <w:rsid w:val="00A924BE"/>
    <w:rsid w:val="00A93B0C"/>
    <w:rsid w:val="00A97888"/>
    <w:rsid w:val="00AA5EE4"/>
    <w:rsid w:val="00AB0FE7"/>
    <w:rsid w:val="00AB361E"/>
    <w:rsid w:val="00AD5807"/>
    <w:rsid w:val="00AE3409"/>
    <w:rsid w:val="00B0359B"/>
    <w:rsid w:val="00B052D8"/>
    <w:rsid w:val="00B064D6"/>
    <w:rsid w:val="00B06C87"/>
    <w:rsid w:val="00B11A60"/>
    <w:rsid w:val="00B12179"/>
    <w:rsid w:val="00B22613"/>
    <w:rsid w:val="00B35F3D"/>
    <w:rsid w:val="00B37E58"/>
    <w:rsid w:val="00B37E85"/>
    <w:rsid w:val="00B428B2"/>
    <w:rsid w:val="00B42DEB"/>
    <w:rsid w:val="00B45B46"/>
    <w:rsid w:val="00B63E62"/>
    <w:rsid w:val="00B65A4C"/>
    <w:rsid w:val="00B751E6"/>
    <w:rsid w:val="00B80A2E"/>
    <w:rsid w:val="00B86135"/>
    <w:rsid w:val="00B87147"/>
    <w:rsid w:val="00BA1025"/>
    <w:rsid w:val="00BB069B"/>
    <w:rsid w:val="00BB7ABA"/>
    <w:rsid w:val="00BC3420"/>
    <w:rsid w:val="00BC7502"/>
    <w:rsid w:val="00BD2134"/>
    <w:rsid w:val="00BD3AEA"/>
    <w:rsid w:val="00BD4AAA"/>
    <w:rsid w:val="00BD4F71"/>
    <w:rsid w:val="00BE7D3C"/>
    <w:rsid w:val="00BF5FF6"/>
    <w:rsid w:val="00C0207F"/>
    <w:rsid w:val="00C02E5D"/>
    <w:rsid w:val="00C056FA"/>
    <w:rsid w:val="00C12D51"/>
    <w:rsid w:val="00C15B54"/>
    <w:rsid w:val="00C15C10"/>
    <w:rsid w:val="00C16117"/>
    <w:rsid w:val="00C21BA4"/>
    <w:rsid w:val="00C21FF0"/>
    <w:rsid w:val="00C23C9C"/>
    <w:rsid w:val="00C3075A"/>
    <w:rsid w:val="00C34056"/>
    <w:rsid w:val="00C34E6A"/>
    <w:rsid w:val="00C3573B"/>
    <w:rsid w:val="00C427D3"/>
    <w:rsid w:val="00C5096B"/>
    <w:rsid w:val="00C556B7"/>
    <w:rsid w:val="00C56103"/>
    <w:rsid w:val="00C601A4"/>
    <w:rsid w:val="00C7344A"/>
    <w:rsid w:val="00C75A7E"/>
    <w:rsid w:val="00C76FFC"/>
    <w:rsid w:val="00C77AC1"/>
    <w:rsid w:val="00C87BE9"/>
    <w:rsid w:val="00C919A4"/>
    <w:rsid w:val="00C93273"/>
    <w:rsid w:val="00C96D28"/>
    <w:rsid w:val="00CA08E2"/>
    <w:rsid w:val="00CA4392"/>
    <w:rsid w:val="00CA4DF6"/>
    <w:rsid w:val="00CB4A60"/>
    <w:rsid w:val="00CC2DD3"/>
    <w:rsid w:val="00CC393F"/>
    <w:rsid w:val="00CC3A88"/>
    <w:rsid w:val="00CC7996"/>
    <w:rsid w:val="00CD362F"/>
    <w:rsid w:val="00CE2181"/>
    <w:rsid w:val="00CF437F"/>
    <w:rsid w:val="00CF4B97"/>
    <w:rsid w:val="00D0238A"/>
    <w:rsid w:val="00D10AE4"/>
    <w:rsid w:val="00D13268"/>
    <w:rsid w:val="00D13294"/>
    <w:rsid w:val="00D13749"/>
    <w:rsid w:val="00D2176E"/>
    <w:rsid w:val="00D229C1"/>
    <w:rsid w:val="00D23CCA"/>
    <w:rsid w:val="00D30BFD"/>
    <w:rsid w:val="00D34AC8"/>
    <w:rsid w:val="00D45B77"/>
    <w:rsid w:val="00D46CCC"/>
    <w:rsid w:val="00D46F00"/>
    <w:rsid w:val="00D531F3"/>
    <w:rsid w:val="00D57EC0"/>
    <w:rsid w:val="00D61374"/>
    <w:rsid w:val="00D632BE"/>
    <w:rsid w:val="00D72D06"/>
    <w:rsid w:val="00D738D4"/>
    <w:rsid w:val="00D7522C"/>
    <w:rsid w:val="00D7536F"/>
    <w:rsid w:val="00D76668"/>
    <w:rsid w:val="00DA4769"/>
    <w:rsid w:val="00DB5F77"/>
    <w:rsid w:val="00DB7914"/>
    <w:rsid w:val="00DC1447"/>
    <w:rsid w:val="00DC523D"/>
    <w:rsid w:val="00DD69A5"/>
    <w:rsid w:val="00DE2A57"/>
    <w:rsid w:val="00DE44BE"/>
    <w:rsid w:val="00DF45F9"/>
    <w:rsid w:val="00DF5EB1"/>
    <w:rsid w:val="00DF7668"/>
    <w:rsid w:val="00E01405"/>
    <w:rsid w:val="00E0387C"/>
    <w:rsid w:val="00E1314E"/>
    <w:rsid w:val="00E13F52"/>
    <w:rsid w:val="00E16143"/>
    <w:rsid w:val="00E41181"/>
    <w:rsid w:val="00E43F88"/>
    <w:rsid w:val="00E47C8F"/>
    <w:rsid w:val="00E52BCB"/>
    <w:rsid w:val="00E61C9A"/>
    <w:rsid w:val="00E61E12"/>
    <w:rsid w:val="00E7596C"/>
    <w:rsid w:val="00E878F2"/>
    <w:rsid w:val="00E91645"/>
    <w:rsid w:val="00E9594C"/>
    <w:rsid w:val="00E97A56"/>
    <w:rsid w:val="00EA2329"/>
    <w:rsid w:val="00EA305C"/>
    <w:rsid w:val="00EA3082"/>
    <w:rsid w:val="00EB7ACC"/>
    <w:rsid w:val="00EC7D0E"/>
    <w:rsid w:val="00ED0091"/>
    <w:rsid w:val="00ED0149"/>
    <w:rsid w:val="00EE73DE"/>
    <w:rsid w:val="00EF7DE3"/>
    <w:rsid w:val="00F01DB2"/>
    <w:rsid w:val="00F03103"/>
    <w:rsid w:val="00F04927"/>
    <w:rsid w:val="00F05C4D"/>
    <w:rsid w:val="00F07E99"/>
    <w:rsid w:val="00F135CE"/>
    <w:rsid w:val="00F143DE"/>
    <w:rsid w:val="00F21D8C"/>
    <w:rsid w:val="00F23C07"/>
    <w:rsid w:val="00F271DE"/>
    <w:rsid w:val="00F350E2"/>
    <w:rsid w:val="00F3646E"/>
    <w:rsid w:val="00F36FBE"/>
    <w:rsid w:val="00F378CC"/>
    <w:rsid w:val="00F4305E"/>
    <w:rsid w:val="00F5193F"/>
    <w:rsid w:val="00F56D13"/>
    <w:rsid w:val="00F57605"/>
    <w:rsid w:val="00F60542"/>
    <w:rsid w:val="00F627DA"/>
    <w:rsid w:val="00F7288F"/>
    <w:rsid w:val="00F72FF4"/>
    <w:rsid w:val="00F74515"/>
    <w:rsid w:val="00F804BF"/>
    <w:rsid w:val="00F83AA7"/>
    <w:rsid w:val="00F847A6"/>
    <w:rsid w:val="00F854D3"/>
    <w:rsid w:val="00F9441B"/>
    <w:rsid w:val="00F96569"/>
    <w:rsid w:val="00F96D95"/>
    <w:rsid w:val="00F976AC"/>
    <w:rsid w:val="00FA4C32"/>
    <w:rsid w:val="00FA5166"/>
    <w:rsid w:val="00FB222E"/>
    <w:rsid w:val="00FC139C"/>
    <w:rsid w:val="00FC6B57"/>
    <w:rsid w:val="00FE7114"/>
    <w:rsid w:val="00FF168C"/>
    <w:rsid w:val="00FF6C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F589982"/>
  <w15:chartTrackingRefBased/>
  <w15:docId w15:val="{9D1E3CBF-55D2-4873-96C1-DBB9EEE9B5CF}"/>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13268"/>
    <w:pPr>
      <w:ind w:firstLine="14.40pt"/>
      <w:jc w:val="both"/>
    </w:pPr>
  </w:style>
  <w:style w:type="paragraph" w:styleId="Heading1">
    <w:name w:val="heading 1"/>
    <w:basedOn w:val="Normal"/>
    <w:next w:val="Normal"/>
    <w:qFormat/>
    <w:rsid w:val="00D531F3"/>
    <w:pPr>
      <w:keepNext/>
      <w:keepLines/>
      <w:numPr>
        <w:numId w:val="4"/>
      </w:numPr>
      <w:tabs>
        <w:tab w:val="start" w:pos="10.80pt"/>
      </w:tabs>
      <w:spacing w:before="8pt" w:after="4pt"/>
      <w:ind w:firstLine="0pt"/>
      <w:jc w:val="center"/>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uiPriority w:val="99"/>
    <w:unhideWhenUsed/>
    <w:rsid w:val="006D4A68"/>
    <w:rPr>
      <w:color w:val="0000FF"/>
      <w:u w:val="single"/>
    </w:rPr>
  </w:style>
  <w:style w:type="paragraph" w:styleId="Bibliography">
    <w:name w:val="Bibliography"/>
    <w:basedOn w:val="Normal"/>
    <w:next w:val="Normal"/>
    <w:uiPriority w:val="37"/>
    <w:unhideWhenUsed/>
    <w:rsid w:val="00187676"/>
    <w:pPr>
      <w:tabs>
        <w:tab w:val="start" w:pos="19.20pt"/>
      </w:tabs>
      <w:ind w:start="19.20pt" w:hanging="19.20pt"/>
    </w:pPr>
  </w:style>
  <w:style w:type="paragraph" w:styleId="ListParagraph">
    <w:name w:val="List Paragraph"/>
    <w:basedOn w:val="Normal"/>
    <w:uiPriority w:val="34"/>
    <w:qFormat/>
    <w:rsid w:val="00D0238A"/>
    <w:pPr>
      <w:ind w:start="36pt"/>
      <w:contextualSpacing/>
    </w:pPr>
  </w:style>
  <w:style w:type="character" w:styleId="SubtleReference">
    <w:name w:val="Subtle Reference"/>
    <w:basedOn w:val="DefaultParagraphFont"/>
    <w:uiPriority w:val="31"/>
    <w:qFormat/>
    <w:rsid w:val="00D13268"/>
    <w:rPr>
      <w:smallCaps/>
      <w:color w:val="5A5A5A" w:themeColor="text1" w:themeTint="A5"/>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6497567">
      <w:bodyDiv w:val="1"/>
      <w:marLeft w:val="0pt"/>
      <w:marRight w:val="0pt"/>
      <w:marTop w:val="0pt"/>
      <w:marBottom w:val="0pt"/>
      <w:divBdr>
        <w:top w:val="none" w:sz="0" w:space="0" w:color="auto"/>
        <w:left w:val="none" w:sz="0" w:space="0" w:color="auto"/>
        <w:bottom w:val="none" w:sz="0" w:space="0" w:color="auto"/>
        <w:right w:val="none" w:sz="0" w:space="0" w:color="auto"/>
      </w:divBdr>
    </w:div>
    <w:div w:id="139993377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78219692">
          <w:marLeft w:val="0pt"/>
          <w:marRight w:val="0pt"/>
          <w:marTop w:val="0pt"/>
          <w:marBottom w:val="0pt"/>
          <w:divBdr>
            <w:top w:val="none" w:sz="0" w:space="0" w:color="auto"/>
            <w:left w:val="none" w:sz="0" w:space="0" w:color="auto"/>
            <w:bottom w:val="none" w:sz="0" w:space="0" w:color="auto"/>
            <w:right w:val="none" w:sz="0" w:space="0" w:color="auto"/>
          </w:divBdr>
          <w:divsChild>
            <w:div w:id="519902124">
              <w:marLeft w:val="0pt"/>
              <w:marRight w:val="0pt"/>
              <w:marTop w:val="0pt"/>
              <w:marBottom w:val="0pt"/>
              <w:divBdr>
                <w:top w:val="none" w:sz="0" w:space="0" w:color="auto"/>
                <w:left w:val="none" w:sz="0" w:space="0" w:color="auto"/>
                <w:bottom w:val="none" w:sz="0" w:space="0" w:color="auto"/>
                <w:right w:val="none" w:sz="0" w:space="0" w:color="auto"/>
              </w:divBdr>
              <w:divsChild>
                <w:div w:id="1792237705">
                  <w:marLeft w:val="18pt"/>
                  <w:marRight w:val="4.80pt"/>
                  <w:marTop w:val="0pt"/>
                  <w:marBottom w:val="0pt"/>
                  <w:divBdr>
                    <w:top w:val="none" w:sz="0" w:space="0" w:color="auto"/>
                    <w:left w:val="none" w:sz="0" w:space="0" w:color="auto"/>
                    <w:bottom w:val="none" w:sz="0" w:space="0" w:color="auto"/>
                    <w:right w:val="none" w:sz="0" w:space="0" w:color="auto"/>
                  </w:divBdr>
                </w:div>
              </w:divsChild>
            </w:div>
          </w:divsChild>
        </w:div>
      </w:divsChild>
    </w:div>
    <w:div w:id="156441038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477844122">
          <w:marLeft w:val="0pt"/>
          <w:marRight w:val="0pt"/>
          <w:marTop w:val="0pt"/>
          <w:marBottom w:val="0pt"/>
          <w:divBdr>
            <w:top w:val="none" w:sz="0" w:space="0" w:color="auto"/>
            <w:left w:val="none" w:sz="0" w:space="0" w:color="auto"/>
            <w:bottom w:val="none" w:sz="0" w:space="0" w:color="auto"/>
            <w:right w:val="none" w:sz="0" w:space="0" w:color="auto"/>
          </w:divBdr>
          <w:divsChild>
            <w:div w:id="860360587">
              <w:marLeft w:val="0pt"/>
              <w:marRight w:val="0pt"/>
              <w:marTop w:val="0pt"/>
              <w:marBottom w:val="0pt"/>
              <w:divBdr>
                <w:top w:val="none" w:sz="0" w:space="0" w:color="auto"/>
                <w:left w:val="none" w:sz="0" w:space="0" w:color="auto"/>
                <w:bottom w:val="none" w:sz="0" w:space="0" w:color="auto"/>
                <w:right w:val="none" w:sz="0" w:space="0" w:color="auto"/>
              </w:divBdr>
              <w:divsChild>
                <w:div w:id="1843272614">
                  <w:marLeft w:val="18pt"/>
                  <w:marRight w:val="4.80pt"/>
                  <w:marTop w:val="0pt"/>
                  <w:marBottom w:val="0pt"/>
                  <w:divBdr>
                    <w:top w:val="none" w:sz="0" w:space="0" w:color="auto"/>
                    <w:left w:val="none" w:sz="0" w:space="0" w:color="auto"/>
                    <w:bottom w:val="none" w:sz="0" w:space="0" w:color="auto"/>
                    <w:right w:val="none" w:sz="0" w:space="0" w:color="auto"/>
                  </w:divBdr>
                </w:div>
              </w:divsChild>
            </w:div>
          </w:divsChild>
        </w:div>
      </w:divsChild>
    </w:div>
    <w:div w:id="162650268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68384209">
          <w:marLeft w:val="0pt"/>
          <w:marRight w:val="0pt"/>
          <w:marTop w:val="0pt"/>
          <w:marBottom w:val="0pt"/>
          <w:divBdr>
            <w:top w:val="none" w:sz="0" w:space="0" w:color="auto"/>
            <w:left w:val="none" w:sz="0" w:space="0" w:color="auto"/>
            <w:bottom w:val="none" w:sz="0" w:space="0" w:color="auto"/>
            <w:right w:val="none" w:sz="0" w:space="0" w:color="auto"/>
          </w:divBdr>
          <w:divsChild>
            <w:div w:id="1267300779">
              <w:marLeft w:val="0pt"/>
              <w:marRight w:val="0pt"/>
              <w:marTop w:val="0pt"/>
              <w:marBottom w:val="0pt"/>
              <w:divBdr>
                <w:top w:val="none" w:sz="0" w:space="0" w:color="auto"/>
                <w:left w:val="none" w:sz="0" w:space="0" w:color="auto"/>
                <w:bottom w:val="none" w:sz="0" w:space="0" w:color="auto"/>
                <w:right w:val="none" w:sz="0" w:space="0" w:color="auto"/>
              </w:divBdr>
              <w:divsChild>
                <w:div w:id="971716717">
                  <w:marLeft w:val="18pt"/>
                  <w:marRight w:val="4.80pt"/>
                  <w:marTop w:val="0pt"/>
                  <w:marBottom w:val="0pt"/>
                  <w:divBdr>
                    <w:top w:val="none" w:sz="0" w:space="0" w:color="auto"/>
                    <w:left w:val="none" w:sz="0" w:space="0" w:color="auto"/>
                    <w:bottom w:val="none" w:sz="0" w:space="0" w:color="auto"/>
                    <w:right w:val="none" w:sz="0" w:space="0" w:color="auto"/>
                  </w:divBdr>
                </w:div>
              </w:divsChild>
            </w:div>
          </w:divsChild>
        </w:div>
      </w:divsChild>
    </w:div>
    <w:div w:id="170586236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09565814">
          <w:marLeft w:val="0pt"/>
          <w:marRight w:val="0pt"/>
          <w:marTop w:val="0pt"/>
          <w:marBottom w:val="0pt"/>
          <w:divBdr>
            <w:top w:val="none" w:sz="0" w:space="0" w:color="auto"/>
            <w:left w:val="none" w:sz="0" w:space="0" w:color="auto"/>
            <w:bottom w:val="none" w:sz="0" w:space="0" w:color="auto"/>
            <w:right w:val="none" w:sz="0" w:space="0" w:color="auto"/>
          </w:divBdr>
          <w:divsChild>
            <w:div w:id="243339693">
              <w:marLeft w:val="0pt"/>
              <w:marRight w:val="0pt"/>
              <w:marTop w:val="0pt"/>
              <w:marBottom w:val="0pt"/>
              <w:divBdr>
                <w:top w:val="none" w:sz="0" w:space="0" w:color="auto"/>
                <w:left w:val="none" w:sz="0" w:space="0" w:color="auto"/>
                <w:bottom w:val="none" w:sz="0" w:space="0" w:color="auto"/>
                <w:right w:val="none" w:sz="0" w:space="0" w:color="auto"/>
              </w:divBdr>
              <w:divsChild>
                <w:div w:id="1291671972">
                  <w:marLeft w:val="18pt"/>
                  <w:marRight w:val="4.80pt"/>
                  <w:marTop w:val="0pt"/>
                  <w:marBottom w:val="0pt"/>
                  <w:divBdr>
                    <w:top w:val="none" w:sz="0" w:space="0" w:color="auto"/>
                    <w:left w:val="none" w:sz="0" w:space="0" w:color="auto"/>
                    <w:bottom w:val="none" w:sz="0" w:space="0" w:color="auto"/>
                    <w:right w:val="none" w:sz="0" w:space="0" w:color="auto"/>
                  </w:divBdr>
                </w:div>
              </w:divsChild>
            </w:div>
          </w:divsChild>
        </w:div>
      </w:divsChild>
    </w:div>
    <w:div w:id="1717705718">
      <w:bodyDiv w:val="1"/>
      <w:marLeft w:val="0pt"/>
      <w:marRight w:val="0pt"/>
      <w:marTop w:val="0pt"/>
      <w:marBottom w:val="0pt"/>
      <w:divBdr>
        <w:top w:val="none" w:sz="0" w:space="0" w:color="auto"/>
        <w:left w:val="none" w:sz="0" w:space="0" w:color="auto"/>
        <w:bottom w:val="none" w:sz="0" w:space="0" w:color="auto"/>
        <w:right w:val="none" w:sz="0" w:space="0" w:color="auto"/>
      </w:divBdr>
    </w:div>
    <w:div w:id="212765185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50873557">
          <w:marLeft w:val="0pt"/>
          <w:marRight w:val="0pt"/>
          <w:marTop w:val="0pt"/>
          <w:marBottom w:val="0pt"/>
          <w:divBdr>
            <w:top w:val="none" w:sz="0" w:space="0" w:color="auto"/>
            <w:left w:val="none" w:sz="0" w:space="0" w:color="auto"/>
            <w:bottom w:val="none" w:sz="0" w:space="0" w:color="auto"/>
            <w:right w:val="none" w:sz="0" w:space="0" w:color="auto"/>
          </w:divBdr>
          <w:divsChild>
            <w:div w:id="1298216263">
              <w:marLeft w:val="0pt"/>
              <w:marRight w:val="0pt"/>
              <w:marTop w:val="0pt"/>
              <w:marBottom w:val="0pt"/>
              <w:divBdr>
                <w:top w:val="none" w:sz="0" w:space="0" w:color="auto"/>
                <w:left w:val="none" w:sz="0" w:space="0" w:color="auto"/>
                <w:bottom w:val="none" w:sz="0" w:space="0" w:color="auto"/>
                <w:right w:val="none" w:sz="0" w:space="0" w:color="auto"/>
              </w:divBdr>
              <w:divsChild>
                <w:div w:id="659188455">
                  <w:marLeft w:val="18pt"/>
                  <w:marRight w:val="4.80pt"/>
                  <w:marTop w:val="0pt"/>
                  <w:marBottom w:val="0pt"/>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980</TotalTime>
  <Pages>1</Pages>
  <Words>44662</Words>
  <Characters>254576</Characters>
  <Application>Microsoft Office Word</Application>
  <DocSecurity>0</DocSecurity>
  <Lines>2121</Lines>
  <Paragraphs>59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98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Ryan Wiesenberg</cp:lastModifiedBy>
  <cp:revision>278</cp:revision>
  <cp:lastPrinted>2020-06-20T01:51:00Z</cp:lastPrinted>
  <dcterms:created xsi:type="dcterms:W3CDTF">2020-06-17T00:56:00Z</dcterms:created>
  <dcterms:modified xsi:type="dcterms:W3CDTF">2020-06-20T01:53: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88"&gt;&lt;session id="3REELDJ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